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000000">
          <w:pPr>
            <w:pStyle w:val="TOC1"/>
            <w:tabs>
              <w:tab w:val="right" w:leader="dot" w:pos="9016"/>
            </w:tabs>
            <w:rPr>
              <w:rFonts w:eastAsiaTheme="minorEastAsia"/>
              <w:noProof/>
              <w:lang w:eastAsia="en-GB"/>
            </w:rPr>
          </w:pPr>
          <w:hyperlink w:anchor="_Toc165099687" w:history="1">
            <w:r w:rsidR="0029630E" w:rsidRPr="003A2DDB">
              <w:rPr>
                <w:rStyle w:val="Hyperlink"/>
                <w:noProof/>
              </w:rPr>
              <w:t>ACKNOWLEDGEMENTS</w:t>
            </w:r>
            <w:r w:rsidR="0029630E">
              <w:rPr>
                <w:noProof/>
                <w:webHidden/>
              </w:rPr>
              <w:tab/>
            </w:r>
            <w:r w:rsidR="0029630E">
              <w:rPr>
                <w:noProof/>
                <w:webHidden/>
              </w:rPr>
              <w:fldChar w:fldCharType="begin"/>
            </w:r>
            <w:r w:rsidR="0029630E">
              <w:rPr>
                <w:noProof/>
                <w:webHidden/>
              </w:rPr>
              <w:instrText xml:space="preserve"> PAGEREF _Toc165099687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2EBF4F8B" w14:textId="786678C0" w:rsidR="0029630E" w:rsidRDefault="00000000">
          <w:pPr>
            <w:pStyle w:val="TOC1"/>
            <w:tabs>
              <w:tab w:val="right" w:leader="dot" w:pos="9016"/>
            </w:tabs>
            <w:rPr>
              <w:rFonts w:eastAsiaTheme="minorEastAsia"/>
              <w:noProof/>
              <w:lang w:eastAsia="en-GB"/>
            </w:rPr>
          </w:pPr>
          <w:hyperlink w:anchor="_Toc165099688" w:history="1">
            <w:r w:rsidR="0029630E" w:rsidRPr="003A2DDB">
              <w:rPr>
                <w:rStyle w:val="Hyperlink"/>
                <w:noProof/>
              </w:rPr>
              <w:t>ABBREVIATIONS</w:t>
            </w:r>
            <w:r w:rsidR="0029630E">
              <w:rPr>
                <w:noProof/>
                <w:webHidden/>
              </w:rPr>
              <w:tab/>
            </w:r>
            <w:r w:rsidR="0029630E">
              <w:rPr>
                <w:noProof/>
                <w:webHidden/>
              </w:rPr>
              <w:fldChar w:fldCharType="begin"/>
            </w:r>
            <w:r w:rsidR="0029630E">
              <w:rPr>
                <w:noProof/>
                <w:webHidden/>
              </w:rPr>
              <w:instrText xml:space="preserve"> PAGEREF _Toc165099688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7C5B41A3" w14:textId="7E70C2AB" w:rsidR="0029630E" w:rsidRDefault="00000000">
          <w:pPr>
            <w:pStyle w:val="TOC1"/>
            <w:tabs>
              <w:tab w:val="right" w:leader="dot" w:pos="9016"/>
            </w:tabs>
            <w:rPr>
              <w:rFonts w:eastAsiaTheme="minorEastAsia"/>
              <w:noProof/>
              <w:lang w:eastAsia="en-GB"/>
            </w:rPr>
          </w:pPr>
          <w:hyperlink w:anchor="_Toc165099689" w:history="1">
            <w:r w:rsidR="0029630E" w:rsidRPr="003A2DDB">
              <w:rPr>
                <w:rStyle w:val="Hyperlink"/>
                <w:noProof/>
              </w:rPr>
              <w:t>INTRODUCTION</w:t>
            </w:r>
            <w:r w:rsidR="0029630E">
              <w:rPr>
                <w:noProof/>
                <w:webHidden/>
              </w:rPr>
              <w:tab/>
            </w:r>
            <w:r w:rsidR="0029630E">
              <w:rPr>
                <w:noProof/>
                <w:webHidden/>
              </w:rPr>
              <w:fldChar w:fldCharType="begin"/>
            </w:r>
            <w:r w:rsidR="0029630E">
              <w:rPr>
                <w:noProof/>
                <w:webHidden/>
              </w:rPr>
              <w:instrText xml:space="preserve"> PAGEREF _Toc165099689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53F2089E" w14:textId="77EBDC98" w:rsidR="0029630E" w:rsidRDefault="00000000">
          <w:pPr>
            <w:pStyle w:val="TOC1"/>
            <w:tabs>
              <w:tab w:val="right" w:leader="dot" w:pos="9016"/>
            </w:tabs>
            <w:rPr>
              <w:rFonts w:eastAsiaTheme="minorEastAsia"/>
              <w:noProof/>
              <w:lang w:eastAsia="en-GB"/>
            </w:rPr>
          </w:pPr>
          <w:hyperlink w:anchor="_Toc165099690" w:history="1">
            <w:r w:rsidR="0029630E" w:rsidRPr="003A2DDB">
              <w:rPr>
                <w:rStyle w:val="Hyperlink"/>
                <w:noProof/>
              </w:rPr>
              <w:t>MATERIALS AND METHODS</w:t>
            </w:r>
            <w:r w:rsidR="0029630E">
              <w:rPr>
                <w:noProof/>
                <w:webHidden/>
              </w:rPr>
              <w:tab/>
            </w:r>
            <w:r w:rsidR="0029630E">
              <w:rPr>
                <w:noProof/>
                <w:webHidden/>
              </w:rPr>
              <w:fldChar w:fldCharType="begin"/>
            </w:r>
            <w:r w:rsidR="0029630E">
              <w:rPr>
                <w:noProof/>
                <w:webHidden/>
              </w:rPr>
              <w:instrText xml:space="preserve"> PAGEREF _Toc165099690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07417FBA" w14:textId="58533BBB" w:rsidR="0029630E" w:rsidRDefault="00000000">
          <w:pPr>
            <w:pStyle w:val="TOC2"/>
            <w:tabs>
              <w:tab w:val="right" w:leader="dot" w:pos="9016"/>
            </w:tabs>
            <w:rPr>
              <w:rFonts w:eastAsiaTheme="minorEastAsia"/>
              <w:noProof/>
              <w:lang w:eastAsia="en-GB"/>
            </w:rPr>
          </w:pPr>
          <w:hyperlink w:anchor="_Toc165099691" w:history="1">
            <w:r w:rsidR="0029630E" w:rsidRPr="003A2DDB">
              <w:rPr>
                <w:rStyle w:val="Hyperlink"/>
                <w:noProof/>
              </w:rPr>
              <w:t>Data Collection</w:t>
            </w:r>
            <w:r w:rsidR="0029630E">
              <w:rPr>
                <w:noProof/>
                <w:webHidden/>
              </w:rPr>
              <w:tab/>
            </w:r>
            <w:r w:rsidR="0029630E">
              <w:rPr>
                <w:noProof/>
                <w:webHidden/>
              </w:rPr>
              <w:fldChar w:fldCharType="begin"/>
            </w:r>
            <w:r w:rsidR="0029630E">
              <w:rPr>
                <w:noProof/>
                <w:webHidden/>
              </w:rPr>
              <w:instrText xml:space="preserve"> PAGEREF _Toc165099691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76CDAC61" w14:textId="5853B73E" w:rsidR="0029630E" w:rsidRDefault="00000000">
          <w:pPr>
            <w:pStyle w:val="TOC3"/>
            <w:tabs>
              <w:tab w:val="right" w:leader="dot" w:pos="9016"/>
            </w:tabs>
            <w:rPr>
              <w:rFonts w:eastAsiaTheme="minorEastAsia"/>
              <w:noProof/>
              <w:lang w:eastAsia="en-GB"/>
            </w:rPr>
          </w:pPr>
          <w:hyperlink w:anchor="_Toc165099692" w:history="1">
            <w:r w:rsidR="0029630E" w:rsidRPr="003A2DDB">
              <w:rPr>
                <w:rStyle w:val="Hyperlink"/>
                <w:noProof/>
              </w:rPr>
              <w:t>Identification of candidate AmiC structures</w:t>
            </w:r>
            <w:r w:rsidR="0029630E">
              <w:rPr>
                <w:noProof/>
                <w:webHidden/>
              </w:rPr>
              <w:tab/>
            </w:r>
            <w:r w:rsidR="0029630E">
              <w:rPr>
                <w:noProof/>
                <w:webHidden/>
              </w:rPr>
              <w:fldChar w:fldCharType="begin"/>
            </w:r>
            <w:r w:rsidR="0029630E">
              <w:rPr>
                <w:noProof/>
                <w:webHidden/>
              </w:rPr>
              <w:instrText xml:space="preserve"> PAGEREF _Toc165099692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4B5AECB7" w14:textId="202BE760" w:rsidR="0029630E" w:rsidRDefault="00000000">
          <w:pPr>
            <w:pStyle w:val="TOC3"/>
            <w:tabs>
              <w:tab w:val="right" w:leader="dot" w:pos="9016"/>
            </w:tabs>
            <w:rPr>
              <w:rFonts w:eastAsiaTheme="minorEastAsia"/>
              <w:noProof/>
              <w:lang w:eastAsia="en-GB"/>
            </w:rPr>
          </w:pPr>
          <w:hyperlink w:anchor="_Toc165099693"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693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7A37FC79" w14:textId="0DB158EE" w:rsidR="0029630E" w:rsidRDefault="00000000">
          <w:pPr>
            <w:pStyle w:val="TOC2"/>
            <w:tabs>
              <w:tab w:val="right" w:leader="dot" w:pos="9016"/>
            </w:tabs>
            <w:rPr>
              <w:rFonts w:eastAsiaTheme="minorEastAsia"/>
              <w:noProof/>
              <w:lang w:eastAsia="en-GB"/>
            </w:rPr>
          </w:pPr>
          <w:hyperlink w:anchor="_Toc165099694" w:history="1">
            <w:r w:rsidR="0029630E" w:rsidRPr="003A2DDB">
              <w:rPr>
                <w:rStyle w:val="Hyperlink"/>
                <w:noProof/>
              </w:rPr>
              <w:t>Structural Analysis</w:t>
            </w:r>
            <w:r w:rsidR="0029630E">
              <w:rPr>
                <w:noProof/>
                <w:webHidden/>
              </w:rPr>
              <w:tab/>
            </w:r>
            <w:r w:rsidR="0029630E">
              <w:rPr>
                <w:noProof/>
                <w:webHidden/>
              </w:rPr>
              <w:fldChar w:fldCharType="begin"/>
            </w:r>
            <w:r w:rsidR="0029630E">
              <w:rPr>
                <w:noProof/>
                <w:webHidden/>
              </w:rPr>
              <w:instrText xml:space="preserve"> PAGEREF _Toc165099694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50DD9F8C" w14:textId="04DBAD71" w:rsidR="0029630E" w:rsidRDefault="00000000">
          <w:pPr>
            <w:pStyle w:val="TOC3"/>
            <w:tabs>
              <w:tab w:val="right" w:leader="dot" w:pos="9016"/>
            </w:tabs>
            <w:rPr>
              <w:rFonts w:eastAsiaTheme="minorEastAsia"/>
              <w:noProof/>
              <w:lang w:eastAsia="en-GB"/>
            </w:rPr>
          </w:pPr>
          <w:hyperlink w:anchor="_Toc165099695" w:history="1">
            <w:r w:rsidR="0029630E" w:rsidRPr="003A2DDB">
              <w:rPr>
                <w:rStyle w:val="Hyperlink"/>
                <w:noProof/>
              </w:rPr>
              <w:t>Initial candidate structural alignment</w:t>
            </w:r>
            <w:r w:rsidR="0029630E">
              <w:rPr>
                <w:noProof/>
                <w:webHidden/>
              </w:rPr>
              <w:tab/>
            </w:r>
            <w:r w:rsidR="0029630E">
              <w:rPr>
                <w:noProof/>
                <w:webHidden/>
              </w:rPr>
              <w:fldChar w:fldCharType="begin"/>
            </w:r>
            <w:r w:rsidR="0029630E">
              <w:rPr>
                <w:noProof/>
                <w:webHidden/>
              </w:rPr>
              <w:instrText xml:space="preserve"> PAGEREF _Toc165099695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613EA5C9" w14:textId="25AFFBFD" w:rsidR="0029630E" w:rsidRDefault="00000000">
          <w:pPr>
            <w:pStyle w:val="TOC2"/>
            <w:tabs>
              <w:tab w:val="right" w:leader="dot" w:pos="9016"/>
            </w:tabs>
            <w:rPr>
              <w:rFonts w:eastAsiaTheme="minorEastAsia"/>
              <w:noProof/>
              <w:lang w:eastAsia="en-GB"/>
            </w:rPr>
          </w:pPr>
          <w:hyperlink w:anchor="_Toc165099696"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696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3B6AE763" w14:textId="486DE356" w:rsidR="0029630E" w:rsidRDefault="00000000">
          <w:pPr>
            <w:pStyle w:val="TOC3"/>
            <w:tabs>
              <w:tab w:val="right" w:leader="dot" w:pos="9016"/>
            </w:tabs>
            <w:rPr>
              <w:rFonts w:eastAsiaTheme="minorEastAsia"/>
              <w:noProof/>
              <w:lang w:eastAsia="en-GB"/>
            </w:rPr>
          </w:pPr>
          <w:hyperlink w:anchor="_Toc165099697" w:history="1">
            <w:r w:rsidR="0029630E" w:rsidRPr="003A2DDB">
              <w:rPr>
                <w:rStyle w:val="Hyperlink"/>
                <w:noProof/>
              </w:rPr>
              <w:t>Sequence annotation and filtering</w:t>
            </w:r>
            <w:r w:rsidR="0029630E">
              <w:rPr>
                <w:noProof/>
                <w:webHidden/>
              </w:rPr>
              <w:tab/>
            </w:r>
            <w:r w:rsidR="0029630E">
              <w:rPr>
                <w:noProof/>
                <w:webHidden/>
              </w:rPr>
              <w:fldChar w:fldCharType="begin"/>
            </w:r>
            <w:r w:rsidR="0029630E">
              <w:rPr>
                <w:noProof/>
                <w:webHidden/>
              </w:rPr>
              <w:instrText xml:space="preserve"> PAGEREF _Toc165099697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0F3B92DD" w14:textId="600559E9" w:rsidR="0029630E" w:rsidRDefault="00000000">
          <w:pPr>
            <w:pStyle w:val="TOC3"/>
            <w:tabs>
              <w:tab w:val="right" w:leader="dot" w:pos="9016"/>
            </w:tabs>
            <w:rPr>
              <w:rFonts w:eastAsiaTheme="minorEastAsia"/>
              <w:noProof/>
              <w:lang w:eastAsia="en-GB"/>
            </w:rPr>
          </w:pPr>
          <w:hyperlink w:anchor="_Toc165099698" w:history="1">
            <w:r w:rsidR="0029630E" w:rsidRPr="003A2DDB">
              <w:rPr>
                <w:rStyle w:val="Hyperlink"/>
                <w:noProof/>
              </w:rPr>
              <w:t>Multiple Sequence Alignment, validation, and analysis</w:t>
            </w:r>
            <w:r w:rsidR="0029630E">
              <w:rPr>
                <w:noProof/>
                <w:webHidden/>
              </w:rPr>
              <w:tab/>
            </w:r>
            <w:r w:rsidR="0029630E">
              <w:rPr>
                <w:noProof/>
                <w:webHidden/>
              </w:rPr>
              <w:fldChar w:fldCharType="begin"/>
            </w:r>
            <w:r w:rsidR="0029630E">
              <w:rPr>
                <w:noProof/>
                <w:webHidden/>
              </w:rPr>
              <w:instrText xml:space="preserve"> PAGEREF _Toc165099698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7B7DF037" w14:textId="2E0E03ED" w:rsidR="0029630E" w:rsidRDefault="00000000">
          <w:pPr>
            <w:pStyle w:val="TOC2"/>
            <w:tabs>
              <w:tab w:val="right" w:leader="dot" w:pos="9016"/>
            </w:tabs>
            <w:rPr>
              <w:rFonts w:eastAsiaTheme="minorEastAsia"/>
              <w:noProof/>
              <w:lang w:eastAsia="en-GB"/>
            </w:rPr>
          </w:pPr>
          <w:hyperlink w:anchor="_Toc165099699" w:history="1">
            <w:r w:rsidR="0029630E" w:rsidRPr="003A2DDB">
              <w:rPr>
                <w:rStyle w:val="Hyperlink"/>
                <w:noProof/>
              </w:rPr>
              <w:t>Domain Fusion Analysis</w:t>
            </w:r>
            <w:r w:rsidR="0029630E">
              <w:rPr>
                <w:noProof/>
                <w:webHidden/>
              </w:rPr>
              <w:tab/>
            </w:r>
            <w:r w:rsidR="0029630E">
              <w:rPr>
                <w:noProof/>
                <w:webHidden/>
              </w:rPr>
              <w:fldChar w:fldCharType="begin"/>
            </w:r>
            <w:r w:rsidR="0029630E">
              <w:rPr>
                <w:noProof/>
                <w:webHidden/>
              </w:rPr>
              <w:instrText xml:space="preserve"> PAGEREF _Toc165099699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29755635" w14:textId="32EA33B4" w:rsidR="0029630E" w:rsidRDefault="00000000">
          <w:pPr>
            <w:pStyle w:val="TOC2"/>
            <w:tabs>
              <w:tab w:val="right" w:leader="dot" w:pos="9016"/>
            </w:tabs>
            <w:rPr>
              <w:rFonts w:eastAsiaTheme="minorEastAsia"/>
              <w:noProof/>
              <w:lang w:eastAsia="en-GB"/>
            </w:rPr>
          </w:pPr>
          <w:hyperlink w:anchor="_Toc165099700" w:history="1">
            <w:r w:rsidR="0029630E" w:rsidRPr="003A2DDB">
              <w:rPr>
                <w:rStyle w:val="Hyperlink"/>
                <w:noProof/>
              </w:rPr>
              <w:t>Co-factor Binding Analysis</w:t>
            </w:r>
            <w:r w:rsidR="0029630E">
              <w:rPr>
                <w:noProof/>
                <w:webHidden/>
              </w:rPr>
              <w:tab/>
            </w:r>
            <w:r w:rsidR="0029630E">
              <w:rPr>
                <w:noProof/>
                <w:webHidden/>
              </w:rPr>
              <w:fldChar w:fldCharType="begin"/>
            </w:r>
            <w:r w:rsidR="0029630E">
              <w:rPr>
                <w:noProof/>
                <w:webHidden/>
              </w:rPr>
              <w:instrText xml:space="preserve"> PAGEREF _Toc165099700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1578FC35" w14:textId="1D3C171B" w:rsidR="0029630E" w:rsidRDefault="00000000">
          <w:pPr>
            <w:pStyle w:val="TOC1"/>
            <w:tabs>
              <w:tab w:val="right" w:leader="dot" w:pos="9016"/>
            </w:tabs>
            <w:rPr>
              <w:rFonts w:eastAsiaTheme="minorEastAsia"/>
              <w:noProof/>
              <w:lang w:eastAsia="en-GB"/>
            </w:rPr>
          </w:pPr>
          <w:hyperlink w:anchor="_Toc165099701" w:history="1">
            <w:r w:rsidR="0029630E" w:rsidRPr="003A2DDB">
              <w:rPr>
                <w:rStyle w:val="Hyperlink"/>
                <w:noProof/>
              </w:rPr>
              <w:t>RESULTS</w:t>
            </w:r>
            <w:r w:rsidR="0029630E">
              <w:rPr>
                <w:noProof/>
                <w:webHidden/>
              </w:rPr>
              <w:tab/>
            </w:r>
            <w:r w:rsidR="0029630E">
              <w:rPr>
                <w:noProof/>
                <w:webHidden/>
              </w:rPr>
              <w:fldChar w:fldCharType="begin"/>
            </w:r>
            <w:r w:rsidR="0029630E">
              <w:rPr>
                <w:noProof/>
                <w:webHidden/>
              </w:rPr>
              <w:instrText xml:space="preserve"> PAGEREF _Toc165099701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5D7045A2" w14:textId="62C16EB0" w:rsidR="0029630E" w:rsidRDefault="00000000">
          <w:pPr>
            <w:pStyle w:val="TOC2"/>
            <w:tabs>
              <w:tab w:val="right" w:leader="dot" w:pos="9016"/>
            </w:tabs>
            <w:rPr>
              <w:rFonts w:eastAsiaTheme="minorEastAsia"/>
              <w:noProof/>
              <w:lang w:eastAsia="en-GB"/>
            </w:rPr>
          </w:pPr>
          <w:hyperlink w:anchor="_Toc165099702" w:history="1">
            <w:r w:rsidR="0029630E" w:rsidRPr="003A2DDB">
              <w:rPr>
                <w:rStyle w:val="Hyperlink"/>
                <w:noProof/>
              </w:rPr>
              <w:t>EXPERIMENTAL STRUCTURAL ANALYSIS</w:t>
            </w:r>
            <w:r w:rsidR="0029630E">
              <w:rPr>
                <w:noProof/>
                <w:webHidden/>
              </w:rPr>
              <w:tab/>
            </w:r>
            <w:r w:rsidR="0029630E">
              <w:rPr>
                <w:noProof/>
                <w:webHidden/>
              </w:rPr>
              <w:fldChar w:fldCharType="begin"/>
            </w:r>
            <w:r w:rsidR="0029630E">
              <w:rPr>
                <w:noProof/>
                <w:webHidden/>
              </w:rPr>
              <w:instrText xml:space="preserve"> PAGEREF _Toc165099702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72C4386" w14:textId="00174583" w:rsidR="0029630E" w:rsidRDefault="00000000">
          <w:pPr>
            <w:pStyle w:val="TOC3"/>
            <w:tabs>
              <w:tab w:val="right" w:leader="dot" w:pos="9016"/>
            </w:tabs>
            <w:rPr>
              <w:rFonts w:eastAsiaTheme="minorEastAsia"/>
              <w:noProof/>
              <w:lang w:eastAsia="en-GB"/>
            </w:rPr>
          </w:pPr>
          <w:hyperlink w:anchor="_Toc165099703" w:history="1">
            <w:r w:rsidR="0029630E" w:rsidRPr="003A2DDB">
              <w:rPr>
                <w:rStyle w:val="Hyperlink"/>
                <w:noProof/>
              </w:rPr>
              <w:t>Candidate structural alignment (Experimental Data)</w:t>
            </w:r>
            <w:r w:rsidR="0029630E">
              <w:rPr>
                <w:noProof/>
                <w:webHidden/>
              </w:rPr>
              <w:tab/>
            </w:r>
            <w:r w:rsidR="0029630E">
              <w:rPr>
                <w:noProof/>
                <w:webHidden/>
              </w:rPr>
              <w:fldChar w:fldCharType="begin"/>
            </w:r>
            <w:r w:rsidR="0029630E">
              <w:rPr>
                <w:noProof/>
                <w:webHidden/>
              </w:rPr>
              <w:instrText xml:space="preserve"> PAGEREF _Toc165099703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8274632" w14:textId="590A49B5" w:rsidR="0029630E" w:rsidRDefault="00000000">
          <w:pPr>
            <w:pStyle w:val="TOC2"/>
            <w:tabs>
              <w:tab w:val="right" w:leader="dot" w:pos="9016"/>
            </w:tabs>
            <w:rPr>
              <w:rFonts w:eastAsiaTheme="minorEastAsia"/>
              <w:noProof/>
              <w:lang w:eastAsia="en-GB"/>
            </w:rPr>
          </w:pPr>
          <w:hyperlink w:anchor="_Toc165099704"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704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55BCAFD3" w14:textId="1E056B8E" w:rsidR="0029630E" w:rsidRDefault="00000000">
          <w:pPr>
            <w:pStyle w:val="TOC3"/>
            <w:tabs>
              <w:tab w:val="right" w:leader="dot" w:pos="9016"/>
            </w:tabs>
            <w:rPr>
              <w:rFonts w:eastAsiaTheme="minorEastAsia"/>
              <w:noProof/>
              <w:lang w:eastAsia="en-GB"/>
            </w:rPr>
          </w:pPr>
          <w:hyperlink w:anchor="_Toc165099705" w:history="1">
            <w:r w:rsidR="0029630E" w:rsidRPr="003A2DDB">
              <w:rPr>
                <w:rStyle w:val="Hyperlink"/>
                <w:noProof/>
              </w:rPr>
              <w:t>Generating a candidate AmiC structure shortlist</w:t>
            </w:r>
            <w:r w:rsidR="0029630E">
              <w:rPr>
                <w:noProof/>
                <w:webHidden/>
              </w:rPr>
              <w:tab/>
            </w:r>
            <w:r w:rsidR="0029630E">
              <w:rPr>
                <w:noProof/>
                <w:webHidden/>
              </w:rPr>
              <w:fldChar w:fldCharType="begin"/>
            </w:r>
            <w:r w:rsidR="0029630E">
              <w:rPr>
                <w:noProof/>
                <w:webHidden/>
              </w:rPr>
              <w:instrText xml:space="preserve"> PAGEREF _Toc165099705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42B20C51" w14:textId="595573FD" w:rsidR="0029630E" w:rsidRDefault="00000000">
          <w:pPr>
            <w:pStyle w:val="TOC3"/>
            <w:tabs>
              <w:tab w:val="right" w:leader="dot" w:pos="9016"/>
            </w:tabs>
            <w:rPr>
              <w:rFonts w:eastAsiaTheme="minorEastAsia"/>
              <w:noProof/>
              <w:lang w:eastAsia="en-GB"/>
            </w:rPr>
          </w:pPr>
          <w:hyperlink w:anchor="_Toc165099706"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706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438F5106" w14:textId="5AAABB4F" w:rsidR="0029630E" w:rsidRDefault="00000000">
          <w:pPr>
            <w:pStyle w:val="TOC3"/>
            <w:tabs>
              <w:tab w:val="right" w:leader="dot" w:pos="9016"/>
            </w:tabs>
            <w:rPr>
              <w:rFonts w:eastAsiaTheme="minorEastAsia"/>
              <w:noProof/>
              <w:lang w:eastAsia="en-GB"/>
            </w:rPr>
          </w:pPr>
          <w:hyperlink w:anchor="_Toc165099707" w:history="1">
            <w:r w:rsidR="0029630E" w:rsidRPr="003A2DDB">
              <w:rPr>
                <w:rStyle w:val="Hyperlink"/>
                <w:noProof/>
              </w:rPr>
              <w:t>Multiple Sequence Alignment and Validation</w:t>
            </w:r>
            <w:r w:rsidR="0029630E">
              <w:rPr>
                <w:noProof/>
                <w:webHidden/>
              </w:rPr>
              <w:tab/>
            </w:r>
            <w:r w:rsidR="0029630E">
              <w:rPr>
                <w:noProof/>
                <w:webHidden/>
              </w:rPr>
              <w:fldChar w:fldCharType="begin"/>
            </w:r>
            <w:r w:rsidR="0029630E">
              <w:rPr>
                <w:noProof/>
                <w:webHidden/>
              </w:rPr>
              <w:instrText xml:space="preserve"> PAGEREF _Toc165099707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6C242599" w14:textId="509ED19E" w:rsidR="0029630E" w:rsidRDefault="00000000">
          <w:pPr>
            <w:pStyle w:val="TOC3"/>
            <w:tabs>
              <w:tab w:val="right" w:leader="dot" w:pos="9016"/>
            </w:tabs>
            <w:rPr>
              <w:rFonts w:eastAsiaTheme="minorEastAsia"/>
              <w:noProof/>
              <w:lang w:eastAsia="en-GB"/>
            </w:rPr>
          </w:pPr>
          <w:hyperlink w:anchor="_Toc165099708" w:history="1">
            <w:r w:rsidR="0029630E" w:rsidRPr="003A2DDB">
              <w:rPr>
                <w:rStyle w:val="Hyperlink"/>
                <w:noProof/>
              </w:rPr>
              <w:t>Gram positive versus Gram negative</w:t>
            </w:r>
            <w:r w:rsidR="0029630E">
              <w:rPr>
                <w:noProof/>
                <w:webHidden/>
              </w:rPr>
              <w:tab/>
            </w:r>
            <w:r w:rsidR="0029630E">
              <w:rPr>
                <w:noProof/>
                <w:webHidden/>
              </w:rPr>
              <w:fldChar w:fldCharType="begin"/>
            </w:r>
            <w:r w:rsidR="0029630E">
              <w:rPr>
                <w:noProof/>
                <w:webHidden/>
              </w:rPr>
              <w:instrText xml:space="preserve"> PAGEREF _Toc165099708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41C3574B" w14:textId="450459B0" w:rsidR="0029630E" w:rsidRDefault="00000000">
          <w:pPr>
            <w:pStyle w:val="TOC3"/>
            <w:tabs>
              <w:tab w:val="right" w:leader="dot" w:pos="9016"/>
            </w:tabs>
            <w:rPr>
              <w:rFonts w:eastAsiaTheme="minorEastAsia"/>
              <w:noProof/>
              <w:lang w:eastAsia="en-GB"/>
            </w:rPr>
          </w:pPr>
          <w:hyperlink w:anchor="_Toc165099709" w:history="1">
            <w:r w:rsidR="0029630E" w:rsidRPr="003A2DDB">
              <w:rPr>
                <w:rStyle w:val="Hyperlink"/>
                <w:noProof/>
              </w:rPr>
              <w:t>Feature identification</w:t>
            </w:r>
            <w:r w:rsidR="0029630E">
              <w:rPr>
                <w:noProof/>
                <w:webHidden/>
              </w:rPr>
              <w:tab/>
            </w:r>
            <w:r w:rsidR="0029630E">
              <w:rPr>
                <w:noProof/>
                <w:webHidden/>
              </w:rPr>
              <w:fldChar w:fldCharType="begin"/>
            </w:r>
            <w:r w:rsidR="0029630E">
              <w:rPr>
                <w:noProof/>
                <w:webHidden/>
              </w:rPr>
              <w:instrText xml:space="preserve"> PAGEREF _Toc165099709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7DF8A3B2" w14:textId="0C189C9B" w:rsidR="0029630E" w:rsidRDefault="00000000">
          <w:pPr>
            <w:pStyle w:val="TOC3"/>
            <w:tabs>
              <w:tab w:val="right" w:leader="dot" w:pos="9016"/>
            </w:tabs>
            <w:rPr>
              <w:rFonts w:eastAsiaTheme="minorEastAsia"/>
              <w:noProof/>
              <w:lang w:eastAsia="en-GB"/>
            </w:rPr>
          </w:pPr>
          <w:hyperlink w:anchor="_Toc165099710" w:history="1">
            <w:r w:rsidR="0029630E" w:rsidRPr="003A2DDB">
              <w:rPr>
                <w:rStyle w:val="Hyperlink"/>
                <w:noProof/>
              </w:rPr>
              <w:t>Sequence clustering</w:t>
            </w:r>
            <w:r w:rsidR="0029630E">
              <w:rPr>
                <w:noProof/>
                <w:webHidden/>
              </w:rPr>
              <w:tab/>
            </w:r>
            <w:r w:rsidR="0029630E">
              <w:rPr>
                <w:noProof/>
                <w:webHidden/>
              </w:rPr>
              <w:fldChar w:fldCharType="begin"/>
            </w:r>
            <w:r w:rsidR="0029630E">
              <w:rPr>
                <w:noProof/>
                <w:webHidden/>
              </w:rPr>
              <w:instrText xml:space="preserve"> PAGEREF _Toc165099710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46ACE07F" w14:textId="05B89013" w:rsidR="0029630E" w:rsidRDefault="00000000">
          <w:pPr>
            <w:pStyle w:val="TOC2"/>
            <w:tabs>
              <w:tab w:val="right" w:leader="dot" w:pos="9016"/>
            </w:tabs>
            <w:rPr>
              <w:rFonts w:eastAsiaTheme="minorEastAsia"/>
              <w:noProof/>
              <w:lang w:eastAsia="en-GB"/>
            </w:rPr>
          </w:pPr>
          <w:hyperlink w:anchor="_Toc165099711" w:history="1">
            <w:r w:rsidR="0029630E" w:rsidRPr="003A2DDB">
              <w:rPr>
                <w:rStyle w:val="Hyperlink"/>
                <w:noProof/>
              </w:rPr>
              <w:t>SYNTHETIC STRUCTURE ANALYSIS</w:t>
            </w:r>
            <w:r w:rsidR="0029630E">
              <w:rPr>
                <w:noProof/>
                <w:webHidden/>
              </w:rPr>
              <w:tab/>
            </w:r>
            <w:r w:rsidR="0029630E">
              <w:rPr>
                <w:noProof/>
                <w:webHidden/>
              </w:rPr>
              <w:fldChar w:fldCharType="begin"/>
            </w:r>
            <w:r w:rsidR="0029630E">
              <w:rPr>
                <w:noProof/>
                <w:webHidden/>
              </w:rPr>
              <w:instrText xml:space="preserve"> PAGEREF _Toc165099711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712D334A" w14:textId="3DBBA9DE" w:rsidR="0029630E" w:rsidRDefault="00000000">
          <w:pPr>
            <w:pStyle w:val="TOC1"/>
            <w:tabs>
              <w:tab w:val="right" w:leader="dot" w:pos="9016"/>
            </w:tabs>
            <w:rPr>
              <w:rFonts w:eastAsiaTheme="minorEastAsia"/>
              <w:noProof/>
              <w:lang w:eastAsia="en-GB"/>
            </w:rPr>
          </w:pPr>
          <w:hyperlink w:anchor="_Toc165099712" w:history="1">
            <w:r w:rsidR="0029630E" w:rsidRPr="003A2DDB">
              <w:rPr>
                <w:rStyle w:val="Hyperlink"/>
                <w:noProof/>
              </w:rPr>
              <w:t>DISCUSSION</w:t>
            </w:r>
            <w:r w:rsidR="0029630E">
              <w:rPr>
                <w:noProof/>
                <w:webHidden/>
              </w:rPr>
              <w:tab/>
            </w:r>
            <w:r w:rsidR="0029630E">
              <w:rPr>
                <w:noProof/>
                <w:webHidden/>
              </w:rPr>
              <w:fldChar w:fldCharType="begin"/>
            </w:r>
            <w:r w:rsidR="0029630E">
              <w:rPr>
                <w:noProof/>
                <w:webHidden/>
              </w:rPr>
              <w:instrText xml:space="preserve"> PAGEREF _Toc165099712 \h </w:instrText>
            </w:r>
            <w:r w:rsidR="0029630E">
              <w:rPr>
                <w:noProof/>
                <w:webHidden/>
              </w:rPr>
            </w:r>
            <w:r w:rsidR="0029630E">
              <w:rPr>
                <w:noProof/>
                <w:webHidden/>
              </w:rPr>
              <w:fldChar w:fldCharType="separate"/>
            </w:r>
            <w:r w:rsidR="0029630E">
              <w:rPr>
                <w:noProof/>
                <w:webHidden/>
              </w:rPr>
              <w:t>17</w:t>
            </w:r>
            <w:r w:rsidR="0029630E">
              <w:rPr>
                <w:noProof/>
                <w:webHidden/>
              </w:rPr>
              <w:fldChar w:fldCharType="end"/>
            </w:r>
          </w:hyperlink>
        </w:p>
        <w:p w14:paraId="6E157ED6" w14:textId="5E7F58E2" w:rsidR="0029630E" w:rsidRDefault="00000000">
          <w:pPr>
            <w:pStyle w:val="TOC1"/>
            <w:tabs>
              <w:tab w:val="right" w:leader="dot" w:pos="9016"/>
            </w:tabs>
            <w:rPr>
              <w:rFonts w:eastAsiaTheme="minorEastAsia"/>
              <w:noProof/>
              <w:lang w:eastAsia="en-GB"/>
            </w:rPr>
          </w:pPr>
          <w:hyperlink w:anchor="_Toc165099713" w:history="1">
            <w:r w:rsidR="0029630E" w:rsidRPr="003A2DDB">
              <w:rPr>
                <w:rStyle w:val="Hyperlink"/>
                <w:noProof/>
              </w:rPr>
              <w:t>CONCLUSION</w:t>
            </w:r>
            <w:r w:rsidR="0029630E">
              <w:rPr>
                <w:noProof/>
                <w:webHidden/>
              </w:rPr>
              <w:tab/>
            </w:r>
            <w:r w:rsidR="0029630E">
              <w:rPr>
                <w:noProof/>
                <w:webHidden/>
              </w:rPr>
              <w:fldChar w:fldCharType="begin"/>
            </w:r>
            <w:r w:rsidR="0029630E">
              <w:rPr>
                <w:noProof/>
                <w:webHidden/>
              </w:rPr>
              <w:instrText xml:space="preserve"> PAGEREF _Toc165099713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49AFD9BE" w14:textId="076DA055" w:rsidR="0029630E" w:rsidRDefault="00000000">
          <w:pPr>
            <w:pStyle w:val="TOC1"/>
            <w:tabs>
              <w:tab w:val="right" w:leader="dot" w:pos="9016"/>
            </w:tabs>
            <w:rPr>
              <w:rFonts w:eastAsiaTheme="minorEastAsia"/>
              <w:noProof/>
              <w:lang w:eastAsia="en-GB"/>
            </w:rPr>
          </w:pPr>
          <w:hyperlink w:anchor="_Toc165099714" w:history="1">
            <w:r w:rsidR="0029630E" w:rsidRPr="003A2DDB">
              <w:rPr>
                <w:rStyle w:val="Hyperlink"/>
                <w:noProof/>
              </w:rPr>
              <w:t>REFERENCES</w:t>
            </w:r>
            <w:r w:rsidR="0029630E">
              <w:rPr>
                <w:noProof/>
                <w:webHidden/>
              </w:rPr>
              <w:tab/>
            </w:r>
            <w:r w:rsidR="0029630E">
              <w:rPr>
                <w:noProof/>
                <w:webHidden/>
              </w:rPr>
              <w:fldChar w:fldCharType="begin"/>
            </w:r>
            <w:r w:rsidR="0029630E">
              <w:rPr>
                <w:noProof/>
                <w:webHidden/>
              </w:rPr>
              <w:instrText xml:space="preserve"> PAGEREF _Toc165099714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7A412D8E" w14:textId="0006A962" w:rsidR="0029630E" w:rsidRDefault="00000000">
          <w:pPr>
            <w:pStyle w:val="TOC1"/>
            <w:tabs>
              <w:tab w:val="right" w:leader="dot" w:pos="9016"/>
            </w:tabs>
            <w:rPr>
              <w:rFonts w:eastAsiaTheme="minorEastAsia"/>
              <w:noProof/>
              <w:lang w:eastAsia="en-GB"/>
            </w:rPr>
          </w:pPr>
          <w:hyperlink w:anchor="_Toc165099715" w:history="1">
            <w:r w:rsidR="0029630E" w:rsidRPr="003A2DDB">
              <w:rPr>
                <w:rStyle w:val="Hyperlink"/>
                <w:noProof/>
              </w:rPr>
              <w:t>APPENDICES</w:t>
            </w:r>
            <w:r w:rsidR="0029630E">
              <w:rPr>
                <w:noProof/>
                <w:webHidden/>
              </w:rPr>
              <w:tab/>
            </w:r>
            <w:r w:rsidR="0029630E">
              <w:rPr>
                <w:noProof/>
                <w:webHidden/>
              </w:rPr>
              <w:fldChar w:fldCharType="begin"/>
            </w:r>
            <w:r w:rsidR="0029630E">
              <w:rPr>
                <w:noProof/>
                <w:webHidden/>
              </w:rPr>
              <w:instrText xml:space="preserve"> PAGEREF _Toc165099715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17D9121" w14:textId="7675B76A" w:rsidR="0029630E" w:rsidRDefault="00000000">
          <w:pPr>
            <w:pStyle w:val="TOC2"/>
            <w:tabs>
              <w:tab w:val="right" w:leader="dot" w:pos="9016"/>
            </w:tabs>
            <w:rPr>
              <w:rFonts w:eastAsiaTheme="minorEastAsia"/>
              <w:noProof/>
              <w:lang w:eastAsia="en-GB"/>
            </w:rPr>
          </w:pPr>
          <w:hyperlink w:anchor="_Toc165099716" w:history="1">
            <w:r w:rsidR="0029630E" w:rsidRPr="003A2DDB">
              <w:rPr>
                <w:rStyle w:val="Hyperlink"/>
                <w:noProof/>
              </w:rPr>
              <w:t>Appendix A: Longlist of candidate NAMLAA experimental structures identified from searches of the Protein Data Bank.</w:t>
            </w:r>
            <w:r w:rsidR="0029630E">
              <w:rPr>
                <w:noProof/>
                <w:webHidden/>
              </w:rPr>
              <w:tab/>
            </w:r>
            <w:r w:rsidR="0029630E">
              <w:rPr>
                <w:noProof/>
                <w:webHidden/>
              </w:rPr>
              <w:fldChar w:fldCharType="begin"/>
            </w:r>
            <w:r w:rsidR="0029630E">
              <w:rPr>
                <w:noProof/>
                <w:webHidden/>
              </w:rPr>
              <w:instrText xml:space="preserve"> PAGEREF _Toc165099716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935723C" w14:textId="6C930C1B" w:rsidR="0029630E" w:rsidRDefault="00000000">
          <w:pPr>
            <w:pStyle w:val="TOC2"/>
            <w:tabs>
              <w:tab w:val="right" w:leader="dot" w:pos="9016"/>
            </w:tabs>
            <w:rPr>
              <w:rFonts w:eastAsiaTheme="minorEastAsia"/>
              <w:noProof/>
              <w:lang w:eastAsia="en-GB"/>
            </w:rPr>
          </w:pPr>
          <w:hyperlink w:anchor="_Toc165099717" w:history="1">
            <w:r w:rsidR="0029630E" w:rsidRPr="003A2DDB">
              <w:rPr>
                <w:rStyle w:val="Hyperlink"/>
                <w:noProof/>
              </w:rPr>
              <w:t>Appendix B: Chimera alignment of the full (un-cropped) 19 shortlisted structures</w:t>
            </w:r>
            <w:r w:rsidR="0029630E">
              <w:rPr>
                <w:noProof/>
                <w:webHidden/>
              </w:rPr>
              <w:tab/>
            </w:r>
            <w:r w:rsidR="0029630E">
              <w:rPr>
                <w:noProof/>
                <w:webHidden/>
              </w:rPr>
              <w:fldChar w:fldCharType="begin"/>
            </w:r>
            <w:r w:rsidR="0029630E">
              <w:rPr>
                <w:noProof/>
                <w:webHidden/>
              </w:rPr>
              <w:instrText xml:space="preserve"> PAGEREF _Toc165099717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526C3A11" w14:textId="5B1036E6" w:rsidR="0029630E" w:rsidRDefault="00000000">
          <w:pPr>
            <w:pStyle w:val="TOC2"/>
            <w:tabs>
              <w:tab w:val="right" w:leader="dot" w:pos="9016"/>
            </w:tabs>
            <w:rPr>
              <w:rFonts w:eastAsiaTheme="minorEastAsia"/>
              <w:noProof/>
              <w:lang w:eastAsia="en-GB"/>
            </w:rPr>
          </w:pPr>
          <w:hyperlink w:anchor="_Toc165099718" w:history="1">
            <w:r w:rsidR="0029630E" w:rsidRPr="003A2DDB">
              <w:rPr>
                <w:rStyle w:val="Hyperlink"/>
                <w:noProof/>
              </w:rPr>
              <w:t>Appendix C: Grouped multiple structural alignments of experimental structures with PDBeFOLD</w:t>
            </w:r>
            <w:r w:rsidR="0029630E">
              <w:rPr>
                <w:noProof/>
                <w:webHidden/>
              </w:rPr>
              <w:tab/>
            </w:r>
            <w:r w:rsidR="0029630E">
              <w:rPr>
                <w:noProof/>
                <w:webHidden/>
              </w:rPr>
              <w:fldChar w:fldCharType="begin"/>
            </w:r>
            <w:r w:rsidR="0029630E">
              <w:rPr>
                <w:noProof/>
                <w:webHidden/>
              </w:rPr>
              <w:instrText xml:space="preserve"> PAGEREF _Toc165099718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proofErr w:type="gramStart"/>
      <w:r w:rsidR="0027003C">
        <w:t>sessions</w:t>
      </w:r>
      <w:proofErr w:type="gramEnd"/>
      <w:r w:rsidR="0027003C">
        <w:t xml:space="preserve">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220A5EDF"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F2169A" w:rsidRPr="00225436">
        <w:t>on 19/05/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w:t>
      </w:r>
      <w:proofErr w:type="gramStart"/>
      <w:r w:rsidR="00504A4A">
        <w:t>Select</w:t>
      </w:r>
      <w:r w:rsidR="00194E88">
        <w:t>, and</w:t>
      </w:r>
      <w:proofErr w:type="gramEnd"/>
      <w:r w:rsidR="00194E88">
        <w:t xml:space="preserve">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w:t>
      </w:r>
      <w:proofErr w:type="gramStart"/>
      <w:r>
        <w:t>analysis, and</w:t>
      </w:r>
      <w:proofErr w:type="gramEnd"/>
      <w:r>
        <w:t xml:space="preserve">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w:t>
      </w:r>
      <w:r>
        <w:lastRenderedPageBreak/>
        <w:t>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5E8305CD" w14:textId="41D61914" w:rsidR="00A25EA9" w:rsidRDefault="00A25EA9" w:rsidP="00D97ED7">
      <w:pPr>
        <w:rPr>
          <w:rFonts w:ascii="Courier New" w:hAnsi="Courier New" w:cs="Courier New"/>
        </w:rPr>
      </w:pPr>
      <w:proofErr w:type="gramStart"/>
      <w:r w:rsidRPr="009C7D23">
        <w:rPr>
          <w:rFonts w:ascii="Courier New" w:hAnsi="Courier New" w:cs="Courier New"/>
        </w:rPr>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33F323D5" w14:textId="77777777" w:rsidR="00A25EA9" w:rsidRPr="00A25EA9" w:rsidRDefault="00A25EA9" w:rsidP="00D97ED7">
      <w:pPr>
        <w:rPr>
          <w:rFonts w:ascii="Courier New" w:hAnsi="Courier New" w:cs="Courier New"/>
        </w:rPr>
      </w:pP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 xml:space="preserve">Sequence annotation and </w:t>
      </w:r>
      <w:proofErr w:type="gramStart"/>
      <w:r>
        <w:t>filtering</w:t>
      </w:r>
      <w:bookmarkEnd w:id="25"/>
      <w:proofErr w:type="gramEnd"/>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w:t>
      </w:r>
      <w:proofErr w:type="gramStart"/>
      <w:r>
        <w:rPr>
          <w:rFonts w:cstheme="minorHAnsi"/>
        </w:rPr>
        <w:t>preliminary</w:t>
      </w:r>
      <w:proofErr w:type="gramEnd"/>
      <w:r>
        <w:rPr>
          <w:rFonts w:cstheme="minorHAnsi"/>
        </w:rPr>
        <w:t xml:space="preserve">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578ED3A0"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name 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 </w:t>
      </w:r>
      <w:r>
        <w:rPr>
          <w:rFonts w:cstheme="minorHAnsi"/>
        </w:rPr>
        <w:t xml:space="preserve">non-bacterial </w:t>
      </w:r>
      <w:proofErr w:type="spellStart"/>
      <w:r>
        <w:rPr>
          <w:rFonts w:cstheme="minorHAnsi"/>
          <w:i/>
          <w:iCs/>
        </w:rPr>
        <w:t>Thermococcaceae</w:t>
      </w:r>
      <w:proofErr w:type="spellEnd"/>
      <w:r w:rsidR="00BF52A4" w:rsidRPr="00BF52A4">
        <w:rPr>
          <w:rFonts w:cstheme="minorHAnsi"/>
        </w:rPr>
        <w:t xml:space="preserve"> and</w:t>
      </w:r>
      <w:r w:rsidR="00BF52A4">
        <w:rPr>
          <w:rFonts w:cstheme="minorHAnsi"/>
          <w:i/>
          <w:iCs/>
        </w:rPr>
        <w:t xml:space="preserve"> </w:t>
      </w:r>
      <w:proofErr w:type="spellStart"/>
      <w:r w:rsidR="00BF52A4" w:rsidRPr="00BF52A4">
        <w:rPr>
          <w:rFonts w:cstheme="minorHAnsi"/>
          <w:i/>
          <w:iCs/>
        </w:rPr>
        <w:t>Methanosarcina</w:t>
      </w:r>
      <w:proofErr w:type="spellEnd"/>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r w:rsidR="007D383E">
        <w:t>Sequences were annotated as being gram positive or gram negative based on the species family name using the R package AMR</w:t>
      </w:r>
      <w:r w:rsidR="007D383E">
        <w:fldChar w:fldCharType="begin"/>
      </w:r>
      <w:r w:rsidR="0092233F">
        <w:instrText xml:space="preserve"> ADDIN ZOTERO_ITEM CSL_CITATION {"citationID":"a1YxJeZs","properties":{"formattedCitation":"\\super 24\\nosupersub{}","plainCitation":"24","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7D383E">
        <w:fldChar w:fldCharType="separate"/>
      </w:r>
      <w:r w:rsidR="0092233F" w:rsidRPr="0092233F">
        <w:rPr>
          <w:rFonts w:ascii="Calibri" w:hAnsi="Calibri" w:cs="Calibri"/>
          <w:kern w:val="0"/>
          <w:szCs w:val="24"/>
          <w:vertAlign w:val="superscript"/>
        </w:rPr>
        <w:t>24</w:t>
      </w:r>
      <w:r w:rsidR="007D383E">
        <w:fldChar w:fldCharType="end"/>
      </w:r>
      <w:r w:rsidR="007D383E">
        <w:t>.</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5ADAF781"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92233F">
        <w:instrText xml:space="preserve"> ADDIN ZOTERO_ITEM CSL_CITATION {"citationID":"tX54nEyy","properties":{"formattedCitation":"\\super 25\\nosupersub{}","plainCitation":"25","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92233F" w:rsidRPr="0092233F">
        <w:rPr>
          <w:rFonts w:ascii="Calibri" w:hAnsi="Calibri" w:cs="Calibri"/>
          <w:kern w:val="0"/>
          <w:szCs w:val="24"/>
          <w:vertAlign w:val="superscript"/>
        </w:rPr>
        <w:t>25</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15336378" w:rsidR="00BF2202" w:rsidRDefault="009C0799" w:rsidP="00BF2202">
      <w:r>
        <w:t>The output from this was then filtered using OD-seq</w:t>
      </w:r>
      <w:r w:rsidR="00C709BB">
        <w:fldChar w:fldCharType="begin"/>
      </w:r>
      <w:r w:rsidR="0092233F">
        <w:instrText xml:space="preserve"> ADDIN ZOTERO_ITEM CSL_CITATION {"citationID":"JrqdJnux","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92233F" w:rsidRPr="0092233F">
        <w:rPr>
          <w:rFonts w:ascii="Calibri" w:hAnsi="Calibri" w:cs="Calibri"/>
          <w:kern w:val="0"/>
          <w:szCs w:val="24"/>
          <w:vertAlign w:val="superscript"/>
        </w:rPr>
        <w:t>26</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w:t>
      </w:r>
      <w:r w:rsidR="00C709BB">
        <w:lastRenderedPageBreak/>
        <w:t xml:space="preserve">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w:t>
      </w:r>
      <w:proofErr w:type="gramStart"/>
      <w:r w:rsidR="00EC4288" w:rsidRPr="00EC4288">
        <w:rPr>
          <w:rFonts w:ascii="Courier New" w:hAnsi="Courier New" w:cs="Courier New"/>
        </w:rPr>
        <w:t>1</w:t>
      </w:r>
      <w:r w:rsidR="009C0799" w:rsidRPr="00BF2202">
        <w:rPr>
          <w:rFonts w:ascii="Courier New" w:hAnsi="Courier New" w:cs="Courier New"/>
        </w:rPr>
        <w:t>.fa</w:t>
      </w:r>
      <w:proofErr w:type="gramEnd"/>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0AE6D942"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Alignment with kalign-3 was repeated as above after filtering.</w:t>
      </w:r>
      <w:r w:rsidR="009156FB">
        <w:t xml:space="preserve">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r w:rsidR="00981EE9">
        <w:t>The MSA was visualised within Jalview</w:t>
      </w:r>
      <w:r w:rsidR="00023DD4">
        <w:fldChar w:fldCharType="begin"/>
      </w:r>
      <w:r w:rsidR="0092233F">
        <w:instrText xml:space="preserve"> ADDIN ZOTERO_ITEM CSL_CITATION {"citationID":"egQfdpBs","properties":{"formattedCitation":"\\super 27\\nosupersub{}","plainCitation":"27","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92233F" w:rsidRPr="0092233F">
        <w:rPr>
          <w:rFonts w:ascii="Calibri" w:hAnsi="Calibri" w:cs="Calibri"/>
          <w:kern w:val="0"/>
          <w:szCs w:val="24"/>
          <w:vertAlign w:val="superscript"/>
        </w:rPr>
        <w:t>27</w:t>
      </w:r>
      <w:r w:rsidR="00023DD4">
        <w:fldChar w:fldCharType="end"/>
      </w:r>
      <w:r w:rsidR="00023DD4">
        <w:t>.</w:t>
      </w:r>
      <w:r w:rsidR="00EB1F57">
        <w:t xml:space="preserve"> </w:t>
      </w:r>
    </w:p>
    <w:p w14:paraId="35D67EE6" w14:textId="431676C0" w:rsidR="00463A17" w:rsidRDefault="00463A17" w:rsidP="00BF2202">
      <w:r>
        <w:t>Validation was carried out according to the methods described by Modi and Dunbrack Jr.</w:t>
      </w:r>
      <w:r>
        <w:fldChar w:fldCharType="begin"/>
      </w:r>
      <w:r w:rsidR="0092233F">
        <w:instrText xml:space="preserve"> ADDIN ZOTERO_ITEM CSL_CITATION {"citationID":"fdGIM0yo","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by comparing aligned residues in the structural alignment with the sequence alignment. Using the US-align all-vs-all pairwise alignment output, an R script 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62E9BB5F" w14:textId="3C5151B2" w:rsidR="00E7523B" w:rsidRDefault="00E7523B" w:rsidP="00BF2202">
      <w:r>
        <w:t xml:space="preserve">Logos were generated </w:t>
      </w:r>
      <w:r w:rsidR="00981EE9">
        <w:t xml:space="preserve">for conserved regions </w:t>
      </w:r>
      <w:r>
        <w:t>using WebLogo</w:t>
      </w:r>
      <w:r>
        <w:fldChar w:fldCharType="begin"/>
      </w:r>
      <w:r w:rsidR="0092233F">
        <w:instrText xml:space="preserve"> ADDIN ZOTERO_ITEM CSL_CITATION {"citationID":"tHiMSowv","properties":{"formattedCitation":"\\super 29\\nosupersub{}","plainCitation":"29","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fldChar w:fldCharType="separate"/>
      </w:r>
      <w:r w:rsidR="0092233F" w:rsidRPr="0092233F">
        <w:rPr>
          <w:rFonts w:ascii="Calibri" w:hAnsi="Calibri" w:cs="Calibri"/>
          <w:kern w:val="0"/>
          <w:szCs w:val="24"/>
          <w:vertAlign w:val="superscript"/>
        </w:rPr>
        <w:t>29</w:t>
      </w:r>
      <w:r>
        <w:fldChar w:fldCharType="end"/>
      </w:r>
      <w:r w:rsidR="00981EE9">
        <w:t xml:space="preserve">. Conservation scores were generated for each column of the MSA using </w:t>
      </w:r>
      <w:proofErr w:type="spellStart"/>
      <w:r w:rsidR="00981EE9">
        <w:t>Jalview</w:t>
      </w:r>
      <w:proofErr w:type="spellEnd"/>
      <w:r w:rsidR="00C61BA1">
        <w:t xml:space="preserve"> web services</w:t>
      </w:r>
      <w:r w:rsidR="00C61BA1">
        <w:fldChar w:fldCharType="begin"/>
      </w:r>
      <w:r w:rsidR="0092233F">
        <w:instrText xml:space="preserve"> ADDIN ZOTERO_ITEM CSL_CITATION {"citationID":"5als0QH0","properties":{"formattedCitation":"\\super 30,31\\nosupersub{}","plainCitation":"30,31","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C61BA1">
        <w:fldChar w:fldCharType="separate"/>
      </w:r>
      <w:r w:rsidR="0092233F" w:rsidRPr="0092233F">
        <w:rPr>
          <w:rFonts w:ascii="Calibri" w:hAnsi="Calibri" w:cs="Calibri"/>
          <w:kern w:val="0"/>
          <w:szCs w:val="24"/>
          <w:vertAlign w:val="superscript"/>
        </w:rPr>
        <w:t>30,31</w:t>
      </w:r>
      <w:r w:rsidR="00C61BA1">
        <w:fldChar w:fldCharType="end"/>
      </w:r>
      <w:r w:rsidR="00981EE9">
        <w:t xml:space="preserve">, and visualised by being mapped onto the residues for 4BIN and 3NE8 using custom UCSF Chimera attribute </w:t>
      </w:r>
      <w:r w:rsidR="00415047">
        <w:t xml:space="preserve">assignment </w:t>
      </w:r>
      <w:r w:rsidR="00981EE9">
        <w:t>files</w:t>
      </w:r>
      <w:r w:rsidR="00415047">
        <w:t xml:space="preserve"> and rendering by attribute.</w:t>
      </w:r>
    </w:p>
    <w:p w14:paraId="46BF4C11" w14:textId="36D255BF" w:rsidR="001A0707" w:rsidRDefault="001A0707" w:rsidP="001A0707">
      <w:pPr>
        <w:pStyle w:val="Heading2"/>
      </w:pPr>
      <w:bookmarkStart w:id="36" w:name="_Toc165099699"/>
      <w:r>
        <w:t>Domain Fusion Analysis</w:t>
      </w:r>
      <w:bookmarkEnd w:id="36"/>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228540A6" w14:textId="768CF148" w:rsidR="006A779F" w:rsidRDefault="001A0707" w:rsidP="005D011B">
      <w:pPr>
        <w:pStyle w:val="Heading2"/>
      </w:pPr>
      <w:bookmarkStart w:id="37" w:name="_Toc165099700"/>
      <w:r>
        <w:t>Co-factor Binding Analysis</w:t>
      </w:r>
      <w:bookmarkEnd w:id="37"/>
    </w:p>
    <w:p w14:paraId="66ACD406" w14:textId="77777777" w:rsidR="00A25EA9" w:rsidRPr="00A25EA9" w:rsidRDefault="00A25EA9" w:rsidP="00A25EA9"/>
    <w:p w14:paraId="13889DD6" w14:textId="3A14609E" w:rsidR="006A779F" w:rsidRDefault="003D3CA0" w:rsidP="005B6195">
      <w:pPr>
        <w:pStyle w:val="Heading1"/>
      </w:pPr>
      <w:bookmarkStart w:id="38" w:name="_Toc165099701"/>
      <w:r>
        <w:t>RESULTS</w:t>
      </w:r>
      <w:bookmarkEnd w:id="38"/>
    </w:p>
    <w:p w14:paraId="69DC85F9" w14:textId="02B5AC26" w:rsidR="00A25EA9" w:rsidRDefault="00FF72CF" w:rsidP="00A25EA9">
      <w:pPr>
        <w:pStyle w:val="Heading2"/>
      </w:pPr>
      <w:bookmarkStart w:id="39" w:name="_Toc165099702"/>
      <w:r>
        <w:t xml:space="preserve">EXPERIMENTAL </w:t>
      </w:r>
      <w:r w:rsidR="00A25EA9">
        <w:t>STRUCTURAL ANALYSIS</w:t>
      </w:r>
      <w:bookmarkEnd w:id="39"/>
    </w:p>
    <w:p w14:paraId="4C0C7F31" w14:textId="77777777" w:rsidR="00A25EA9" w:rsidRDefault="00A25EA9" w:rsidP="00A25EA9">
      <w:pPr>
        <w:pStyle w:val="Heading3"/>
      </w:pPr>
      <w:bookmarkStart w:id="40" w:name="_Toc165099703"/>
      <w:r>
        <w:t>Candidate structural alignment (Experimental Data)</w:t>
      </w:r>
      <w:bookmarkEnd w:id="40"/>
    </w:p>
    <w:p w14:paraId="42A5EC2D" w14:textId="1BAE2BA4" w:rsidR="00513035" w:rsidRDefault="00513035" w:rsidP="00A25EA9">
      <w:r w:rsidRPr="00981EE9">
        <w:rPr>
          <w:highlight w:val="yellow"/>
        </w:rPr>
        <w:t xml:space="preserve">[talk about the 4 </w:t>
      </w:r>
      <w:proofErr w:type="spellStart"/>
      <w:r w:rsidRPr="00981EE9">
        <w:rPr>
          <w:highlight w:val="yellow"/>
        </w:rPr>
        <w:t>AmiA</w:t>
      </w:r>
      <w:proofErr w:type="spellEnd"/>
      <w:r w:rsidRPr="00981EE9">
        <w:rPr>
          <w:highlight w:val="yellow"/>
        </w:rPr>
        <w:t xml:space="preserve"> structures here and how they didn’t align very well with the other 19 structures!]</w:t>
      </w:r>
    </w:p>
    <w:p w14:paraId="16785D8F" w14:textId="2B0D1053" w:rsidR="00A25EA9" w:rsidRDefault="00A25EA9" w:rsidP="00A25EA9">
      <w:r>
        <w:t>An initial alignment to visualise similarity between these 19 structures showed structural variation in the N-terminal domain of all proteins, with these domains being unique to each protein and little similarity between species or gram-staining status (</w:t>
      </w:r>
      <w:r w:rsidRPr="00CC5959">
        <w:rPr>
          <w:highlight w:val="green"/>
        </w:rPr>
        <w:t>Appendix B</w:t>
      </w:r>
      <w:r>
        <w:t xml:space="preserve">). Specifically, </w:t>
      </w:r>
      <w:r w:rsidRPr="001B5FF1">
        <w:t>5J72 (</w:t>
      </w:r>
      <w:r w:rsidRPr="001B5FF1">
        <w:rPr>
          <w:i/>
          <w:iCs/>
        </w:rPr>
        <w:t>C. difficile</w:t>
      </w:r>
      <w:r w:rsidRPr="001B5FF1">
        <w:t>) had a large</w:t>
      </w:r>
      <w:r>
        <w:t>,</w:t>
      </w:r>
      <w:r w:rsidRPr="001B5FF1">
        <w:t xml:space="preserve"> unique CW-2 binding domain</w:t>
      </w:r>
      <w:r>
        <w:fldChar w:fldCharType="begin"/>
      </w:r>
      <w:r w:rsidR="0092233F">
        <w:instrText xml:space="preserve"> ADDIN ZOTERO_ITEM CSL_CITATION {"citationID":"oKALPgyS","properties":{"formattedCitation":"\\super 32,33\\nosupersub{}","plainCitation":"32,33","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92233F" w:rsidRPr="0092233F">
        <w:rPr>
          <w:rFonts w:ascii="Calibri" w:hAnsi="Calibri" w:cs="Calibri"/>
          <w:kern w:val="0"/>
          <w:szCs w:val="24"/>
          <w:vertAlign w:val="superscript"/>
        </w:rPr>
        <w:t>32,33</w:t>
      </w:r>
      <w:r>
        <w:fldChar w:fldCharType="end"/>
      </w:r>
      <w:r>
        <w:t xml:space="preserve">. 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Figure 1).</w:t>
      </w:r>
    </w:p>
    <w:p w14:paraId="22A9F9DD" w14:textId="77777777" w:rsidR="00A25EA9" w:rsidRPr="00AE7192" w:rsidRDefault="00A25EA9" w:rsidP="00A25EA9">
      <w:pPr>
        <w:rPr>
          <w:sz w:val="20"/>
          <w:szCs w:val="20"/>
        </w:rPr>
      </w:pPr>
      <w:r w:rsidRPr="00AE7192">
        <w:rPr>
          <w:b/>
          <w:bCs/>
          <w:sz w:val="20"/>
          <w:szCs w:val="20"/>
        </w:rPr>
        <w:lastRenderedPageBreak/>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w:t>
      </w:r>
      <w:proofErr w:type="gramStart"/>
      <w:r w:rsidRPr="00AE7192">
        <w:rPr>
          <w:sz w:val="20"/>
          <w:szCs w:val="20"/>
        </w:rPr>
        <w:t>red, and</w:t>
      </w:r>
      <w:proofErr w:type="gramEnd"/>
      <w:r w:rsidRPr="00AE7192">
        <w:rPr>
          <w:sz w:val="20"/>
          <w:szCs w:val="20"/>
        </w:rPr>
        <w:t xml:space="preserve"> is present for the following PDB structures in </w:t>
      </w:r>
      <w:commentRangeStart w:id="41"/>
      <w:r w:rsidRPr="00AE7192">
        <w:rPr>
          <w:sz w:val="20"/>
          <w:szCs w:val="20"/>
        </w:rPr>
        <w:t>the alignment: 4BIN, 3NE8</w:t>
      </w:r>
      <w:commentRangeEnd w:id="41"/>
      <w:r w:rsidRPr="00AE7192">
        <w:rPr>
          <w:rStyle w:val="CommentReference"/>
          <w:sz w:val="14"/>
          <w:szCs w:val="14"/>
        </w:rPr>
        <w:commentReference w:id="41"/>
      </w:r>
      <w:r>
        <w:rPr>
          <w:sz w:val="20"/>
          <w:szCs w:val="20"/>
        </w:rPr>
        <w:t>.</w:t>
      </w:r>
    </w:p>
    <w:p w14:paraId="6DE34EA0" w14:textId="77777777" w:rsidR="00A25EA9" w:rsidRDefault="00A25EA9" w:rsidP="00A25EA9">
      <w:r w:rsidRPr="0091596B">
        <w:rPr>
          <w:highlight w:val="yellow"/>
        </w:rPr>
        <w:t>[to paste here]</w:t>
      </w:r>
    </w:p>
    <w:p w14:paraId="444C4AEF" w14:textId="77777777" w:rsidR="00A25EA9" w:rsidRDefault="00A25EA9" w:rsidP="00A25EA9">
      <w:commentRangeStart w:id="42"/>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2"/>
      <w:r>
        <w:rPr>
          <w:rStyle w:val="CommentReference"/>
        </w:rPr>
        <w:commentReference w:id="42"/>
      </w:r>
      <w:r>
        <w:t xml:space="preserve">which may reflect a longer alignment length from additional gaps. This is an improvement from the multiple alignment performed with the uncropped structures (RMSD = 1.5525, Q-score </w:t>
      </w:r>
      <w:proofErr w:type="gramStart"/>
      <w:r>
        <w:t>0.1255)(</w:t>
      </w:r>
      <w:proofErr w:type="gramEnd"/>
      <w:r w:rsidRPr="00CC5959">
        <w:rPr>
          <w:highlight w:val="green"/>
        </w:rPr>
        <w:t>Appendix C</w:t>
      </w:r>
      <w:r>
        <w:t xml:space="preserve">). Notably, when examining the alignment of these structures, 4BIN and 3NE8 both had an additional helix structure which was absent in the alignment from the other structures (Figure 2), reflecting the visualisation of the alignment. These structures were both from gram-negative bacteria, however structures from other gram-negative bacteria 7B3N and 3CZX lack the helix in this alignment. </w:t>
      </w:r>
    </w:p>
    <w:p w14:paraId="3DE38193" w14:textId="77777777" w:rsidR="00A25EA9" w:rsidRPr="00AE7192" w:rsidRDefault="00A25EA9" w:rsidP="00A25EA9">
      <w:pPr>
        <w:rPr>
          <w:sz w:val="20"/>
          <w:szCs w:val="20"/>
        </w:rPr>
      </w:pPr>
      <w:r w:rsidRPr="00AE7192">
        <w:rPr>
          <w:b/>
          <w:bCs/>
          <w:sz w:val="20"/>
          <w:szCs w:val="20"/>
        </w:rPr>
        <w:t xml:space="preserve">Figure 2: Alignment 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The insertion in 3NE8 and 4BIN has been highlighted in yellow. </w:t>
      </w:r>
    </w:p>
    <w:p w14:paraId="5BEEBA92" w14:textId="77777777" w:rsidR="00A25EA9" w:rsidRDefault="00A25EA9" w:rsidP="00A25EA9">
      <w:r>
        <w:rPr>
          <w:noProof/>
        </w:rPr>
        <w:drawing>
          <wp:inline distT="0" distB="0" distL="0" distR="0" wp14:anchorId="63DCA445" wp14:editId="1F966A27">
            <wp:extent cx="5916295" cy="1432546"/>
            <wp:effectExtent l="0" t="0" r="0" b="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7338" cy="1437641"/>
                    </a:xfrm>
                    <a:prstGeom prst="rect">
                      <a:avLst/>
                    </a:prstGeom>
                    <a:noFill/>
                  </pic:spPr>
                </pic:pic>
              </a:graphicData>
            </a:graphic>
          </wp:inline>
        </w:drawing>
      </w:r>
    </w:p>
    <w:p w14:paraId="70784888" w14:textId="77777777" w:rsidR="00A25EA9" w:rsidRPr="00A25EA9" w:rsidRDefault="00A25EA9" w:rsidP="00A25EA9">
      <w:r>
        <w:t xml:space="preserve">Confirmatory alignment with US-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Table 2</w:t>
      </w:r>
      <w:commentRangeStart w:id="43"/>
      <w:r>
        <w:t>). This is an improvement over the uncropped structures, with an average TM-score of 0.58520 (</w:t>
      </w:r>
      <w:r w:rsidRPr="00CC5959">
        <w:rPr>
          <w:highlight w:val="green"/>
        </w:rPr>
        <w:t>Appendix C</w:t>
      </w:r>
      <w:r>
        <w:t xml:space="preserve">). </w:t>
      </w:r>
      <w:commentRangeEnd w:id="43"/>
      <w:r>
        <w:rPr>
          <w:rStyle w:val="CommentReference"/>
        </w:rPr>
        <w:commentReference w:id="43"/>
      </w: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A25EA9" w14:paraId="4FF334BB" w14:textId="77777777" w:rsidTr="00F62294">
        <w:tc>
          <w:tcPr>
            <w:tcW w:w="1271" w:type="dxa"/>
            <w:shd w:val="clear" w:color="auto" w:fill="BFBFBF" w:themeFill="background1" w:themeFillShade="BF"/>
          </w:tcPr>
          <w:p w14:paraId="51836CE9" w14:textId="77777777" w:rsidR="00A25EA9" w:rsidRPr="005C386D" w:rsidRDefault="00A25EA9" w:rsidP="00F62294">
            <w:pPr>
              <w:rPr>
                <w:b/>
                <w:bCs/>
                <w:sz w:val="20"/>
                <w:szCs w:val="20"/>
              </w:rPr>
            </w:pPr>
            <w:r w:rsidRPr="005C386D">
              <w:rPr>
                <w:b/>
                <w:bCs/>
                <w:sz w:val="20"/>
                <w:szCs w:val="20"/>
              </w:rPr>
              <w:t>Structure</w:t>
            </w:r>
          </w:p>
        </w:tc>
        <w:tc>
          <w:tcPr>
            <w:tcW w:w="2552" w:type="dxa"/>
            <w:shd w:val="clear" w:color="auto" w:fill="BFBFBF" w:themeFill="background1" w:themeFillShade="BF"/>
          </w:tcPr>
          <w:p w14:paraId="39F608E0"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RMSD</w:t>
            </w:r>
          </w:p>
        </w:tc>
        <w:tc>
          <w:tcPr>
            <w:tcW w:w="2551" w:type="dxa"/>
            <w:shd w:val="clear" w:color="auto" w:fill="BFBFBF" w:themeFill="background1" w:themeFillShade="BF"/>
          </w:tcPr>
          <w:p w14:paraId="2EBF583C"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Q-score</w:t>
            </w:r>
          </w:p>
        </w:tc>
        <w:tc>
          <w:tcPr>
            <w:tcW w:w="2642" w:type="dxa"/>
            <w:shd w:val="clear" w:color="auto" w:fill="BFBFBF" w:themeFill="background1" w:themeFillShade="BF"/>
          </w:tcPr>
          <w:p w14:paraId="7DA8CDFC" w14:textId="77777777" w:rsidR="00A25EA9" w:rsidRPr="005C386D" w:rsidRDefault="00A25EA9" w:rsidP="00F62294">
            <w:pPr>
              <w:rPr>
                <w:b/>
                <w:bCs/>
                <w:sz w:val="20"/>
                <w:szCs w:val="20"/>
              </w:rPr>
            </w:pPr>
            <w:proofErr w:type="spellStart"/>
            <w:r w:rsidRPr="005C386D">
              <w:rPr>
                <w:b/>
                <w:bCs/>
                <w:sz w:val="20"/>
                <w:szCs w:val="20"/>
              </w:rPr>
              <w:t>USalign</w:t>
            </w:r>
            <w:proofErr w:type="spellEnd"/>
            <w:r w:rsidRPr="005C386D">
              <w:rPr>
                <w:b/>
                <w:bCs/>
                <w:sz w:val="20"/>
                <w:szCs w:val="20"/>
              </w:rPr>
              <w:t xml:space="preserve"> TM-score</w:t>
            </w:r>
          </w:p>
        </w:tc>
      </w:tr>
      <w:tr w:rsidR="00A25EA9" w14:paraId="49EA3BC4" w14:textId="77777777" w:rsidTr="00F62294">
        <w:tc>
          <w:tcPr>
            <w:tcW w:w="1271" w:type="dxa"/>
            <w:shd w:val="clear" w:color="auto" w:fill="D9D9D9" w:themeFill="background1" w:themeFillShade="D9"/>
          </w:tcPr>
          <w:p w14:paraId="403AD143" w14:textId="77777777" w:rsidR="00A25EA9" w:rsidRPr="00B35A94" w:rsidRDefault="00A25EA9" w:rsidP="00F62294">
            <w:pPr>
              <w:rPr>
                <w:b/>
                <w:bCs/>
                <w:sz w:val="20"/>
                <w:szCs w:val="20"/>
              </w:rPr>
            </w:pPr>
            <w:r w:rsidRPr="00B35A94">
              <w:rPr>
                <w:b/>
                <w:bCs/>
                <w:sz w:val="20"/>
                <w:szCs w:val="20"/>
              </w:rPr>
              <w:t>3NE8</w:t>
            </w:r>
          </w:p>
        </w:tc>
        <w:tc>
          <w:tcPr>
            <w:tcW w:w="2552" w:type="dxa"/>
          </w:tcPr>
          <w:p w14:paraId="2B7ABD53" w14:textId="77777777" w:rsidR="00A25EA9" w:rsidRDefault="00A25EA9" w:rsidP="00F62294">
            <w:pPr>
              <w:rPr>
                <w:sz w:val="20"/>
                <w:szCs w:val="20"/>
              </w:rPr>
            </w:pPr>
            <w:r w:rsidRPr="005C386D">
              <w:rPr>
                <w:sz w:val="20"/>
                <w:szCs w:val="20"/>
              </w:rPr>
              <w:t xml:space="preserve">1.1502  </w:t>
            </w:r>
          </w:p>
        </w:tc>
        <w:tc>
          <w:tcPr>
            <w:tcW w:w="2551" w:type="dxa"/>
          </w:tcPr>
          <w:p w14:paraId="1EBDE5A8" w14:textId="77777777" w:rsidR="00A25EA9" w:rsidRDefault="00A25EA9" w:rsidP="00F62294">
            <w:pPr>
              <w:rPr>
                <w:sz w:val="20"/>
                <w:szCs w:val="20"/>
              </w:rPr>
            </w:pPr>
            <w:r w:rsidRPr="005C386D">
              <w:rPr>
                <w:sz w:val="20"/>
                <w:szCs w:val="20"/>
              </w:rPr>
              <w:t>0.5314</w:t>
            </w:r>
          </w:p>
        </w:tc>
        <w:tc>
          <w:tcPr>
            <w:tcW w:w="2642" w:type="dxa"/>
          </w:tcPr>
          <w:p w14:paraId="762022F6" w14:textId="77777777" w:rsidR="00A25EA9" w:rsidRDefault="00A25EA9" w:rsidP="00F62294">
            <w:pPr>
              <w:rPr>
                <w:sz w:val="20"/>
                <w:szCs w:val="20"/>
              </w:rPr>
            </w:pPr>
            <w:r w:rsidRPr="005C386D">
              <w:rPr>
                <w:sz w:val="20"/>
                <w:szCs w:val="20"/>
              </w:rPr>
              <w:t>0.74304</w:t>
            </w:r>
          </w:p>
        </w:tc>
      </w:tr>
      <w:tr w:rsidR="00A25EA9" w14:paraId="003C194D" w14:textId="77777777" w:rsidTr="00F62294">
        <w:tc>
          <w:tcPr>
            <w:tcW w:w="1271" w:type="dxa"/>
            <w:shd w:val="clear" w:color="auto" w:fill="D9D9D9" w:themeFill="background1" w:themeFillShade="D9"/>
          </w:tcPr>
          <w:p w14:paraId="3A03A68B" w14:textId="77777777" w:rsidR="00A25EA9" w:rsidRPr="00B35A94" w:rsidRDefault="00A25EA9" w:rsidP="00F62294">
            <w:pPr>
              <w:rPr>
                <w:b/>
                <w:bCs/>
                <w:sz w:val="20"/>
                <w:szCs w:val="20"/>
              </w:rPr>
            </w:pPr>
            <w:r w:rsidRPr="00B35A94">
              <w:rPr>
                <w:b/>
                <w:bCs/>
                <w:sz w:val="20"/>
                <w:szCs w:val="20"/>
              </w:rPr>
              <w:t>4BIN</w:t>
            </w:r>
          </w:p>
        </w:tc>
        <w:tc>
          <w:tcPr>
            <w:tcW w:w="2552" w:type="dxa"/>
          </w:tcPr>
          <w:p w14:paraId="39190241" w14:textId="77777777" w:rsidR="00A25EA9" w:rsidRDefault="00A25EA9" w:rsidP="00F62294">
            <w:pPr>
              <w:rPr>
                <w:sz w:val="20"/>
                <w:szCs w:val="20"/>
              </w:rPr>
            </w:pPr>
            <w:r w:rsidRPr="005C386D">
              <w:rPr>
                <w:sz w:val="20"/>
                <w:szCs w:val="20"/>
              </w:rPr>
              <w:t xml:space="preserve">0.9537  </w:t>
            </w:r>
          </w:p>
        </w:tc>
        <w:tc>
          <w:tcPr>
            <w:tcW w:w="2551" w:type="dxa"/>
          </w:tcPr>
          <w:p w14:paraId="0F7856B3" w14:textId="77777777" w:rsidR="00A25EA9" w:rsidRDefault="00A25EA9" w:rsidP="00F62294">
            <w:pPr>
              <w:rPr>
                <w:sz w:val="20"/>
                <w:szCs w:val="20"/>
              </w:rPr>
            </w:pPr>
            <w:r w:rsidRPr="005C386D">
              <w:rPr>
                <w:sz w:val="20"/>
                <w:szCs w:val="20"/>
              </w:rPr>
              <w:t>0.5699</w:t>
            </w:r>
          </w:p>
        </w:tc>
        <w:tc>
          <w:tcPr>
            <w:tcW w:w="2642" w:type="dxa"/>
          </w:tcPr>
          <w:p w14:paraId="16A2D7C3" w14:textId="77777777" w:rsidR="00A25EA9" w:rsidRDefault="00A25EA9" w:rsidP="00F62294">
            <w:pPr>
              <w:rPr>
                <w:sz w:val="20"/>
                <w:szCs w:val="20"/>
              </w:rPr>
            </w:pPr>
            <w:r w:rsidRPr="005C386D">
              <w:rPr>
                <w:sz w:val="20"/>
                <w:szCs w:val="20"/>
              </w:rPr>
              <w:t>0.77128</w:t>
            </w:r>
          </w:p>
        </w:tc>
      </w:tr>
      <w:tr w:rsidR="00A25EA9" w14:paraId="490A5B8C" w14:textId="77777777" w:rsidTr="00F62294">
        <w:tc>
          <w:tcPr>
            <w:tcW w:w="1271" w:type="dxa"/>
            <w:shd w:val="clear" w:color="auto" w:fill="D9D9D9" w:themeFill="background1" w:themeFillShade="D9"/>
          </w:tcPr>
          <w:p w14:paraId="1CA36110" w14:textId="77777777" w:rsidR="00A25EA9" w:rsidRPr="00B35A94" w:rsidRDefault="00A25EA9" w:rsidP="00F62294">
            <w:pPr>
              <w:rPr>
                <w:b/>
                <w:bCs/>
                <w:sz w:val="20"/>
                <w:szCs w:val="20"/>
              </w:rPr>
            </w:pPr>
            <w:r w:rsidRPr="00B35A94">
              <w:rPr>
                <w:b/>
                <w:bCs/>
                <w:sz w:val="20"/>
                <w:szCs w:val="20"/>
              </w:rPr>
              <w:t>3CZX</w:t>
            </w:r>
          </w:p>
        </w:tc>
        <w:tc>
          <w:tcPr>
            <w:tcW w:w="2552" w:type="dxa"/>
          </w:tcPr>
          <w:p w14:paraId="42CF5E3B" w14:textId="77777777" w:rsidR="00A25EA9" w:rsidRDefault="00A25EA9" w:rsidP="00F62294">
            <w:pPr>
              <w:rPr>
                <w:sz w:val="20"/>
                <w:szCs w:val="20"/>
              </w:rPr>
            </w:pPr>
            <w:r w:rsidRPr="005C386D">
              <w:rPr>
                <w:sz w:val="20"/>
                <w:szCs w:val="20"/>
              </w:rPr>
              <w:t xml:space="preserve">1.7016  </w:t>
            </w:r>
          </w:p>
        </w:tc>
        <w:tc>
          <w:tcPr>
            <w:tcW w:w="2551" w:type="dxa"/>
          </w:tcPr>
          <w:p w14:paraId="285EE73C" w14:textId="77777777" w:rsidR="00A25EA9" w:rsidRDefault="00A25EA9" w:rsidP="00F62294">
            <w:pPr>
              <w:rPr>
                <w:sz w:val="20"/>
                <w:szCs w:val="20"/>
              </w:rPr>
            </w:pPr>
            <w:r w:rsidRPr="005C386D">
              <w:rPr>
                <w:sz w:val="20"/>
                <w:szCs w:val="20"/>
              </w:rPr>
              <w:t>0.5697</w:t>
            </w:r>
          </w:p>
        </w:tc>
        <w:tc>
          <w:tcPr>
            <w:tcW w:w="2642" w:type="dxa"/>
          </w:tcPr>
          <w:p w14:paraId="5BD9AE8E" w14:textId="77777777" w:rsidR="00A25EA9" w:rsidRDefault="00A25EA9" w:rsidP="00F62294">
            <w:pPr>
              <w:rPr>
                <w:sz w:val="20"/>
                <w:szCs w:val="20"/>
              </w:rPr>
            </w:pPr>
            <w:r w:rsidRPr="005C386D">
              <w:rPr>
                <w:sz w:val="20"/>
                <w:szCs w:val="20"/>
              </w:rPr>
              <w:t>0.79843</w:t>
            </w:r>
          </w:p>
        </w:tc>
      </w:tr>
      <w:tr w:rsidR="00A25EA9" w14:paraId="3B3150C5" w14:textId="77777777" w:rsidTr="00F62294">
        <w:tc>
          <w:tcPr>
            <w:tcW w:w="1271" w:type="dxa"/>
            <w:shd w:val="clear" w:color="auto" w:fill="D9D9D9" w:themeFill="background1" w:themeFillShade="D9"/>
          </w:tcPr>
          <w:p w14:paraId="2D66DB28" w14:textId="77777777" w:rsidR="00A25EA9" w:rsidRPr="00B35A94" w:rsidRDefault="00A25EA9" w:rsidP="00F62294">
            <w:pPr>
              <w:rPr>
                <w:b/>
                <w:bCs/>
                <w:sz w:val="20"/>
                <w:szCs w:val="20"/>
              </w:rPr>
            </w:pPr>
            <w:r w:rsidRPr="00B35A94">
              <w:rPr>
                <w:b/>
                <w:bCs/>
                <w:sz w:val="20"/>
                <w:szCs w:val="20"/>
              </w:rPr>
              <w:t>7B3N</w:t>
            </w:r>
          </w:p>
        </w:tc>
        <w:tc>
          <w:tcPr>
            <w:tcW w:w="2552" w:type="dxa"/>
          </w:tcPr>
          <w:p w14:paraId="5DF26A71" w14:textId="77777777" w:rsidR="00A25EA9" w:rsidRDefault="00A25EA9" w:rsidP="00F62294">
            <w:pPr>
              <w:rPr>
                <w:sz w:val="20"/>
                <w:szCs w:val="20"/>
              </w:rPr>
            </w:pPr>
            <w:r w:rsidRPr="005C386D">
              <w:rPr>
                <w:sz w:val="20"/>
                <w:szCs w:val="20"/>
              </w:rPr>
              <w:t xml:space="preserve">1.7498  </w:t>
            </w:r>
          </w:p>
        </w:tc>
        <w:tc>
          <w:tcPr>
            <w:tcW w:w="2551" w:type="dxa"/>
          </w:tcPr>
          <w:p w14:paraId="37EA53E2" w14:textId="77777777" w:rsidR="00A25EA9" w:rsidRDefault="00A25EA9" w:rsidP="00F62294">
            <w:pPr>
              <w:rPr>
                <w:sz w:val="20"/>
                <w:szCs w:val="20"/>
              </w:rPr>
            </w:pPr>
            <w:r w:rsidRPr="005C386D">
              <w:rPr>
                <w:sz w:val="20"/>
                <w:szCs w:val="20"/>
              </w:rPr>
              <w:t>0.5651</w:t>
            </w:r>
          </w:p>
        </w:tc>
        <w:tc>
          <w:tcPr>
            <w:tcW w:w="2642" w:type="dxa"/>
          </w:tcPr>
          <w:p w14:paraId="33A0CEFB" w14:textId="77777777" w:rsidR="00A25EA9" w:rsidRDefault="00A25EA9" w:rsidP="00F62294">
            <w:pPr>
              <w:rPr>
                <w:sz w:val="20"/>
                <w:szCs w:val="20"/>
              </w:rPr>
            </w:pPr>
            <w:r w:rsidRPr="005C386D">
              <w:rPr>
                <w:sz w:val="20"/>
                <w:szCs w:val="20"/>
              </w:rPr>
              <w:t>0.85630</w:t>
            </w:r>
          </w:p>
        </w:tc>
      </w:tr>
      <w:tr w:rsidR="00A25EA9" w14:paraId="50E426EC" w14:textId="77777777" w:rsidTr="00F62294">
        <w:tc>
          <w:tcPr>
            <w:tcW w:w="1271" w:type="dxa"/>
            <w:shd w:val="clear" w:color="auto" w:fill="D9D9D9" w:themeFill="background1" w:themeFillShade="D9"/>
          </w:tcPr>
          <w:p w14:paraId="6DF46A62" w14:textId="77777777" w:rsidR="00A25EA9" w:rsidRPr="00B35A94" w:rsidRDefault="00A25EA9" w:rsidP="00F62294">
            <w:pPr>
              <w:rPr>
                <w:b/>
                <w:bCs/>
                <w:sz w:val="20"/>
                <w:szCs w:val="20"/>
              </w:rPr>
            </w:pPr>
            <w:r w:rsidRPr="00B35A94">
              <w:rPr>
                <w:b/>
                <w:bCs/>
                <w:sz w:val="20"/>
                <w:szCs w:val="20"/>
              </w:rPr>
              <w:t>1JWQ</w:t>
            </w:r>
          </w:p>
        </w:tc>
        <w:tc>
          <w:tcPr>
            <w:tcW w:w="2552" w:type="dxa"/>
          </w:tcPr>
          <w:p w14:paraId="54A2231E" w14:textId="77777777" w:rsidR="00A25EA9" w:rsidRDefault="00A25EA9" w:rsidP="00F62294">
            <w:pPr>
              <w:rPr>
                <w:sz w:val="20"/>
                <w:szCs w:val="20"/>
              </w:rPr>
            </w:pPr>
            <w:r w:rsidRPr="005C386D">
              <w:rPr>
                <w:sz w:val="20"/>
                <w:szCs w:val="20"/>
              </w:rPr>
              <w:t xml:space="preserve">0.9662  </w:t>
            </w:r>
          </w:p>
        </w:tc>
        <w:tc>
          <w:tcPr>
            <w:tcW w:w="2551" w:type="dxa"/>
          </w:tcPr>
          <w:p w14:paraId="6B2A16EE" w14:textId="77777777" w:rsidR="00A25EA9" w:rsidRDefault="00A25EA9" w:rsidP="00F62294">
            <w:pPr>
              <w:rPr>
                <w:sz w:val="20"/>
                <w:szCs w:val="20"/>
              </w:rPr>
            </w:pPr>
            <w:r w:rsidRPr="005C386D">
              <w:rPr>
                <w:sz w:val="20"/>
                <w:szCs w:val="20"/>
              </w:rPr>
              <w:t>0.6479</w:t>
            </w:r>
          </w:p>
        </w:tc>
        <w:tc>
          <w:tcPr>
            <w:tcW w:w="2642" w:type="dxa"/>
          </w:tcPr>
          <w:p w14:paraId="48BE8AEB" w14:textId="77777777" w:rsidR="00A25EA9" w:rsidRDefault="00A25EA9" w:rsidP="00F62294">
            <w:pPr>
              <w:rPr>
                <w:sz w:val="20"/>
                <w:szCs w:val="20"/>
              </w:rPr>
            </w:pPr>
            <w:r w:rsidRPr="005C386D">
              <w:rPr>
                <w:sz w:val="20"/>
                <w:szCs w:val="20"/>
              </w:rPr>
              <w:t>0.88316</w:t>
            </w:r>
          </w:p>
        </w:tc>
      </w:tr>
      <w:tr w:rsidR="00A25EA9" w14:paraId="796C2956" w14:textId="77777777" w:rsidTr="00F62294">
        <w:tc>
          <w:tcPr>
            <w:tcW w:w="1271" w:type="dxa"/>
            <w:shd w:val="clear" w:color="auto" w:fill="D9D9D9" w:themeFill="background1" w:themeFillShade="D9"/>
          </w:tcPr>
          <w:p w14:paraId="5BB6057F" w14:textId="77777777" w:rsidR="00A25EA9" w:rsidRPr="00B35A94" w:rsidRDefault="00A25EA9" w:rsidP="00F62294">
            <w:pPr>
              <w:rPr>
                <w:b/>
                <w:bCs/>
                <w:sz w:val="20"/>
                <w:szCs w:val="20"/>
              </w:rPr>
            </w:pPr>
            <w:r w:rsidRPr="00B35A94">
              <w:rPr>
                <w:b/>
                <w:bCs/>
                <w:sz w:val="20"/>
                <w:szCs w:val="20"/>
              </w:rPr>
              <w:t>5J72</w:t>
            </w:r>
          </w:p>
        </w:tc>
        <w:tc>
          <w:tcPr>
            <w:tcW w:w="2552" w:type="dxa"/>
          </w:tcPr>
          <w:p w14:paraId="70FDCA33" w14:textId="77777777" w:rsidR="00A25EA9" w:rsidRDefault="00A25EA9" w:rsidP="00F62294">
            <w:pPr>
              <w:rPr>
                <w:sz w:val="20"/>
                <w:szCs w:val="20"/>
              </w:rPr>
            </w:pPr>
            <w:r w:rsidRPr="005C386D">
              <w:rPr>
                <w:sz w:val="20"/>
                <w:szCs w:val="20"/>
              </w:rPr>
              <w:t xml:space="preserve">1.2414  </w:t>
            </w:r>
          </w:p>
        </w:tc>
        <w:tc>
          <w:tcPr>
            <w:tcW w:w="2551" w:type="dxa"/>
          </w:tcPr>
          <w:p w14:paraId="53430A66" w14:textId="77777777" w:rsidR="00A25EA9" w:rsidRDefault="00A25EA9" w:rsidP="00F62294">
            <w:pPr>
              <w:rPr>
                <w:sz w:val="20"/>
                <w:szCs w:val="20"/>
              </w:rPr>
            </w:pPr>
            <w:r w:rsidRPr="005C386D">
              <w:rPr>
                <w:sz w:val="20"/>
                <w:szCs w:val="20"/>
              </w:rPr>
              <w:t>0.6005</w:t>
            </w:r>
          </w:p>
        </w:tc>
        <w:tc>
          <w:tcPr>
            <w:tcW w:w="2642" w:type="dxa"/>
          </w:tcPr>
          <w:p w14:paraId="4DF2DF45" w14:textId="77777777" w:rsidR="00A25EA9" w:rsidRDefault="00A25EA9" w:rsidP="00F62294">
            <w:pPr>
              <w:rPr>
                <w:sz w:val="20"/>
                <w:szCs w:val="20"/>
              </w:rPr>
            </w:pPr>
            <w:r w:rsidRPr="005C386D">
              <w:rPr>
                <w:sz w:val="20"/>
                <w:szCs w:val="20"/>
              </w:rPr>
              <w:t>0.83297</w:t>
            </w:r>
          </w:p>
        </w:tc>
      </w:tr>
      <w:tr w:rsidR="00A25EA9" w14:paraId="0F4FD92F" w14:textId="77777777" w:rsidTr="00F62294">
        <w:tc>
          <w:tcPr>
            <w:tcW w:w="1271" w:type="dxa"/>
            <w:shd w:val="clear" w:color="auto" w:fill="D9D9D9" w:themeFill="background1" w:themeFillShade="D9"/>
          </w:tcPr>
          <w:p w14:paraId="457ACF30" w14:textId="77777777" w:rsidR="00A25EA9" w:rsidRPr="00B35A94" w:rsidRDefault="00A25EA9" w:rsidP="00F62294">
            <w:pPr>
              <w:rPr>
                <w:b/>
                <w:bCs/>
                <w:sz w:val="20"/>
                <w:szCs w:val="20"/>
              </w:rPr>
            </w:pPr>
            <w:r w:rsidRPr="00B35A94">
              <w:rPr>
                <w:b/>
                <w:bCs/>
                <w:sz w:val="20"/>
                <w:szCs w:val="20"/>
              </w:rPr>
              <w:t>4RN7</w:t>
            </w:r>
          </w:p>
        </w:tc>
        <w:tc>
          <w:tcPr>
            <w:tcW w:w="2552" w:type="dxa"/>
          </w:tcPr>
          <w:p w14:paraId="136B4386" w14:textId="77777777" w:rsidR="00A25EA9" w:rsidRDefault="00A25EA9" w:rsidP="00F62294">
            <w:pPr>
              <w:rPr>
                <w:sz w:val="20"/>
                <w:szCs w:val="20"/>
              </w:rPr>
            </w:pPr>
            <w:r w:rsidRPr="005C386D">
              <w:rPr>
                <w:sz w:val="20"/>
                <w:szCs w:val="20"/>
              </w:rPr>
              <w:t xml:space="preserve">0.7880  </w:t>
            </w:r>
          </w:p>
        </w:tc>
        <w:tc>
          <w:tcPr>
            <w:tcW w:w="2551" w:type="dxa"/>
          </w:tcPr>
          <w:p w14:paraId="150A326A" w14:textId="77777777" w:rsidR="00A25EA9" w:rsidRDefault="00A25EA9" w:rsidP="00F62294">
            <w:pPr>
              <w:rPr>
                <w:sz w:val="20"/>
                <w:szCs w:val="20"/>
              </w:rPr>
            </w:pPr>
            <w:r w:rsidRPr="005C386D">
              <w:rPr>
                <w:sz w:val="20"/>
                <w:szCs w:val="20"/>
              </w:rPr>
              <w:t>0.6842</w:t>
            </w:r>
          </w:p>
        </w:tc>
        <w:tc>
          <w:tcPr>
            <w:tcW w:w="2642" w:type="dxa"/>
          </w:tcPr>
          <w:p w14:paraId="433CD1F7" w14:textId="77777777" w:rsidR="00A25EA9" w:rsidRDefault="00A25EA9" w:rsidP="00F62294">
            <w:pPr>
              <w:rPr>
                <w:sz w:val="20"/>
                <w:szCs w:val="20"/>
              </w:rPr>
            </w:pPr>
            <w:r w:rsidRPr="005C386D">
              <w:rPr>
                <w:sz w:val="20"/>
                <w:szCs w:val="20"/>
              </w:rPr>
              <w:t>0.88708</w:t>
            </w:r>
          </w:p>
        </w:tc>
      </w:tr>
      <w:tr w:rsidR="00A25EA9" w14:paraId="0A1EACEE" w14:textId="77777777" w:rsidTr="00F62294">
        <w:tc>
          <w:tcPr>
            <w:tcW w:w="1271" w:type="dxa"/>
            <w:shd w:val="clear" w:color="auto" w:fill="D9D9D9" w:themeFill="background1" w:themeFillShade="D9"/>
          </w:tcPr>
          <w:p w14:paraId="054B9B7F" w14:textId="77777777" w:rsidR="00A25EA9" w:rsidRPr="00B35A94" w:rsidRDefault="00A25EA9" w:rsidP="00F62294">
            <w:pPr>
              <w:rPr>
                <w:b/>
                <w:bCs/>
                <w:sz w:val="20"/>
                <w:szCs w:val="20"/>
              </w:rPr>
            </w:pPr>
            <w:r w:rsidRPr="00B35A94">
              <w:rPr>
                <w:b/>
                <w:bCs/>
                <w:sz w:val="20"/>
                <w:szCs w:val="20"/>
              </w:rPr>
              <w:t>7RAG</w:t>
            </w:r>
          </w:p>
        </w:tc>
        <w:tc>
          <w:tcPr>
            <w:tcW w:w="2552" w:type="dxa"/>
          </w:tcPr>
          <w:p w14:paraId="40990C30" w14:textId="77777777" w:rsidR="00A25EA9" w:rsidRDefault="00A25EA9" w:rsidP="00F62294">
            <w:pPr>
              <w:rPr>
                <w:sz w:val="20"/>
                <w:szCs w:val="20"/>
              </w:rPr>
            </w:pPr>
            <w:r w:rsidRPr="005C386D">
              <w:rPr>
                <w:sz w:val="20"/>
                <w:szCs w:val="20"/>
              </w:rPr>
              <w:t xml:space="preserve">1.0864  </w:t>
            </w:r>
          </w:p>
        </w:tc>
        <w:tc>
          <w:tcPr>
            <w:tcW w:w="2551" w:type="dxa"/>
          </w:tcPr>
          <w:p w14:paraId="4A7557FE" w14:textId="77777777" w:rsidR="00A25EA9" w:rsidRDefault="00A25EA9" w:rsidP="00F62294">
            <w:pPr>
              <w:rPr>
                <w:sz w:val="20"/>
                <w:szCs w:val="20"/>
              </w:rPr>
            </w:pPr>
            <w:r w:rsidRPr="005C386D">
              <w:rPr>
                <w:sz w:val="20"/>
                <w:szCs w:val="20"/>
              </w:rPr>
              <w:t>0.5987</w:t>
            </w:r>
          </w:p>
        </w:tc>
        <w:tc>
          <w:tcPr>
            <w:tcW w:w="2642" w:type="dxa"/>
          </w:tcPr>
          <w:p w14:paraId="12BD7ADA" w14:textId="77777777" w:rsidR="00A25EA9" w:rsidRDefault="00A25EA9" w:rsidP="00F62294">
            <w:pPr>
              <w:rPr>
                <w:sz w:val="20"/>
                <w:szCs w:val="20"/>
              </w:rPr>
            </w:pPr>
            <w:r w:rsidRPr="005C386D">
              <w:rPr>
                <w:sz w:val="20"/>
                <w:szCs w:val="20"/>
              </w:rPr>
              <w:t>0.81271</w:t>
            </w:r>
          </w:p>
        </w:tc>
      </w:tr>
      <w:tr w:rsidR="00A25EA9" w14:paraId="6272C2EA" w14:textId="77777777" w:rsidTr="00F62294">
        <w:tc>
          <w:tcPr>
            <w:tcW w:w="1271" w:type="dxa"/>
            <w:shd w:val="clear" w:color="auto" w:fill="D9D9D9" w:themeFill="background1" w:themeFillShade="D9"/>
          </w:tcPr>
          <w:p w14:paraId="55DCCE9F" w14:textId="77777777" w:rsidR="00A25EA9" w:rsidRPr="00B35A94" w:rsidRDefault="00A25EA9" w:rsidP="00F62294">
            <w:pPr>
              <w:rPr>
                <w:b/>
                <w:bCs/>
                <w:sz w:val="20"/>
                <w:szCs w:val="20"/>
              </w:rPr>
            </w:pPr>
            <w:r w:rsidRPr="00B35A94">
              <w:rPr>
                <w:b/>
                <w:bCs/>
                <w:sz w:val="20"/>
                <w:szCs w:val="20"/>
              </w:rPr>
              <w:t>3QAY</w:t>
            </w:r>
          </w:p>
        </w:tc>
        <w:tc>
          <w:tcPr>
            <w:tcW w:w="2552" w:type="dxa"/>
          </w:tcPr>
          <w:p w14:paraId="12EF9164" w14:textId="77777777" w:rsidR="00A25EA9" w:rsidRDefault="00A25EA9" w:rsidP="00F62294">
            <w:pPr>
              <w:rPr>
                <w:sz w:val="20"/>
                <w:szCs w:val="20"/>
              </w:rPr>
            </w:pPr>
            <w:r w:rsidRPr="005C386D">
              <w:rPr>
                <w:sz w:val="20"/>
                <w:szCs w:val="20"/>
              </w:rPr>
              <w:t xml:space="preserve">1.8619  </w:t>
            </w:r>
          </w:p>
        </w:tc>
        <w:tc>
          <w:tcPr>
            <w:tcW w:w="2551" w:type="dxa"/>
          </w:tcPr>
          <w:p w14:paraId="0BA964D3" w14:textId="77777777" w:rsidR="00A25EA9" w:rsidRDefault="00A25EA9" w:rsidP="00F62294">
            <w:pPr>
              <w:rPr>
                <w:sz w:val="20"/>
                <w:szCs w:val="20"/>
              </w:rPr>
            </w:pPr>
            <w:r w:rsidRPr="005C386D">
              <w:rPr>
                <w:sz w:val="20"/>
                <w:szCs w:val="20"/>
              </w:rPr>
              <w:t>0.5341</w:t>
            </w:r>
          </w:p>
        </w:tc>
        <w:tc>
          <w:tcPr>
            <w:tcW w:w="2642" w:type="dxa"/>
          </w:tcPr>
          <w:p w14:paraId="7C8DAEAB" w14:textId="77777777" w:rsidR="00A25EA9" w:rsidRDefault="00A25EA9" w:rsidP="00F62294">
            <w:pPr>
              <w:rPr>
                <w:sz w:val="20"/>
                <w:szCs w:val="20"/>
              </w:rPr>
            </w:pPr>
            <w:r w:rsidRPr="005C386D">
              <w:rPr>
                <w:sz w:val="20"/>
                <w:szCs w:val="20"/>
              </w:rPr>
              <w:t>0.81289</w:t>
            </w:r>
          </w:p>
        </w:tc>
      </w:tr>
      <w:tr w:rsidR="00A25EA9" w14:paraId="5705A313" w14:textId="77777777" w:rsidTr="00F62294">
        <w:tc>
          <w:tcPr>
            <w:tcW w:w="1271" w:type="dxa"/>
            <w:shd w:val="clear" w:color="auto" w:fill="D9D9D9" w:themeFill="background1" w:themeFillShade="D9"/>
          </w:tcPr>
          <w:p w14:paraId="67AC8151" w14:textId="77777777" w:rsidR="00A25EA9" w:rsidRPr="00B35A94" w:rsidRDefault="00A25EA9" w:rsidP="00F62294">
            <w:pPr>
              <w:rPr>
                <w:b/>
                <w:bCs/>
                <w:sz w:val="20"/>
                <w:szCs w:val="20"/>
              </w:rPr>
            </w:pPr>
            <w:r w:rsidRPr="00B35A94">
              <w:rPr>
                <w:b/>
                <w:bCs/>
                <w:sz w:val="20"/>
                <w:szCs w:val="20"/>
              </w:rPr>
              <w:t>7AGO</w:t>
            </w:r>
          </w:p>
        </w:tc>
        <w:tc>
          <w:tcPr>
            <w:tcW w:w="2552" w:type="dxa"/>
          </w:tcPr>
          <w:p w14:paraId="5FE9F95C" w14:textId="77777777" w:rsidR="00A25EA9" w:rsidRDefault="00A25EA9" w:rsidP="00F62294">
            <w:pPr>
              <w:rPr>
                <w:sz w:val="20"/>
                <w:szCs w:val="20"/>
              </w:rPr>
            </w:pPr>
            <w:r w:rsidRPr="005C386D">
              <w:rPr>
                <w:sz w:val="20"/>
                <w:szCs w:val="20"/>
              </w:rPr>
              <w:t xml:space="preserve">0.7946  </w:t>
            </w:r>
          </w:p>
        </w:tc>
        <w:tc>
          <w:tcPr>
            <w:tcW w:w="2551" w:type="dxa"/>
          </w:tcPr>
          <w:p w14:paraId="2E101EB5" w14:textId="77777777" w:rsidR="00A25EA9" w:rsidRDefault="00A25EA9" w:rsidP="00F62294">
            <w:pPr>
              <w:rPr>
                <w:sz w:val="20"/>
                <w:szCs w:val="20"/>
              </w:rPr>
            </w:pPr>
            <w:r w:rsidRPr="005C386D">
              <w:rPr>
                <w:sz w:val="20"/>
                <w:szCs w:val="20"/>
              </w:rPr>
              <w:t>0.5863</w:t>
            </w:r>
          </w:p>
        </w:tc>
        <w:tc>
          <w:tcPr>
            <w:tcW w:w="2642" w:type="dxa"/>
          </w:tcPr>
          <w:p w14:paraId="3B76C8E4" w14:textId="77777777" w:rsidR="00A25EA9" w:rsidRDefault="00A25EA9" w:rsidP="00F62294">
            <w:pPr>
              <w:rPr>
                <w:sz w:val="20"/>
                <w:szCs w:val="20"/>
              </w:rPr>
            </w:pPr>
            <w:r w:rsidRPr="005C386D">
              <w:rPr>
                <w:sz w:val="20"/>
                <w:szCs w:val="20"/>
              </w:rPr>
              <w:t>0.81590</w:t>
            </w:r>
          </w:p>
        </w:tc>
      </w:tr>
      <w:tr w:rsidR="00A25EA9" w14:paraId="2C82EF4A" w14:textId="77777777" w:rsidTr="00F62294">
        <w:tc>
          <w:tcPr>
            <w:tcW w:w="1271" w:type="dxa"/>
            <w:shd w:val="clear" w:color="auto" w:fill="D9D9D9" w:themeFill="background1" w:themeFillShade="D9"/>
          </w:tcPr>
          <w:p w14:paraId="0E4DFE5A" w14:textId="77777777" w:rsidR="00A25EA9" w:rsidRPr="00B35A94" w:rsidRDefault="00A25EA9" w:rsidP="00F62294">
            <w:pPr>
              <w:rPr>
                <w:b/>
                <w:bCs/>
                <w:sz w:val="20"/>
                <w:szCs w:val="20"/>
              </w:rPr>
            </w:pPr>
            <w:r w:rsidRPr="00B35A94">
              <w:rPr>
                <w:b/>
                <w:bCs/>
                <w:sz w:val="20"/>
                <w:szCs w:val="20"/>
              </w:rPr>
              <w:t>7AGL</w:t>
            </w:r>
          </w:p>
        </w:tc>
        <w:tc>
          <w:tcPr>
            <w:tcW w:w="2552" w:type="dxa"/>
          </w:tcPr>
          <w:p w14:paraId="61236C21" w14:textId="77777777" w:rsidR="00A25EA9" w:rsidRDefault="00A25EA9" w:rsidP="00F62294">
            <w:pPr>
              <w:rPr>
                <w:sz w:val="20"/>
                <w:szCs w:val="20"/>
              </w:rPr>
            </w:pPr>
            <w:r w:rsidRPr="005C386D">
              <w:rPr>
                <w:sz w:val="20"/>
                <w:szCs w:val="20"/>
              </w:rPr>
              <w:t xml:space="preserve">0.7904  </w:t>
            </w:r>
          </w:p>
        </w:tc>
        <w:tc>
          <w:tcPr>
            <w:tcW w:w="2551" w:type="dxa"/>
          </w:tcPr>
          <w:p w14:paraId="26F818FD" w14:textId="77777777" w:rsidR="00A25EA9" w:rsidRDefault="00A25EA9" w:rsidP="00F62294">
            <w:pPr>
              <w:rPr>
                <w:sz w:val="20"/>
                <w:szCs w:val="20"/>
              </w:rPr>
            </w:pPr>
            <w:r w:rsidRPr="005C386D">
              <w:rPr>
                <w:sz w:val="20"/>
                <w:szCs w:val="20"/>
              </w:rPr>
              <w:t>0.5867</w:t>
            </w:r>
          </w:p>
        </w:tc>
        <w:tc>
          <w:tcPr>
            <w:tcW w:w="2642" w:type="dxa"/>
          </w:tcPr>
          <w:p w14:paraId="16E36413" w14:textId="77777777" w:rsidR="00A25EA9" w:rsidRDefault="00A25EA9" w:rsidP="00F62294">
            <w:pPr>
              <w:rPr>
                <w:sz w:val="20"/>
                <w:szCs w:val="20"/>
              </w:rPr>
            </w:pPr>
            <w:r w:rsidRPr="005C386D">
              <w:rPr>
                <w:sz w:val="20"/>
                <w:szCs w:val="20"/>
              </w:rPr>
              <w:t>0.81593</w:t>
            </w:r>
          </w:p>
        </w:tc>
      </w:tr>
      <w:tr w:rsidR="00A25EA9" w14:paraId="19BBCD10" w14:textId="77777777" w:rsidTr="00F62294">
        <w:tc>
          <w:tcPr>
            <w:tcW w:w="1271" w:type="dxa"/>
            <w:shd w:val="clear" w:color="auto" w:fill="D9D9D9" w:themeFill="background1" w:themeFillShade="D9"/>
          </w:tcPr>
          <w:p w14:paraId="3622C12D" w14:textId="77777777" w:rsidR="00A25EA9" w:rsidRPr="00B35A94" w:rsidRDefault="00A25EA9" w:rsidP="00F62294">
            <w:pPr>
              <w:rPr>
                <w:b/>
                <w:bCs/>
                <w:sz w:val="20"/>
                <w:szCs w:val="20"/>
              </w:rPr>
            </w:pPr>
            <w:r w:rsidRPr="00B35A94">
              <w:rPr>
                <w:b/>
                <w:bCs/>
                <w:sz w:val="20"/>
                <w:szCs w:val="20"/>
              </w:rPr>
              <w:t>7AGM</w:t>
            </w:r>
          </w:p>
        </w:tc>
        <w:tc>
          <w:tcPr>
            <w:tcW w:w="2552" w:type="dxa"/>
          </w:tcPr>
          <w:p w14:paraId="6E59A646" w14:textId="77777777" w:rsidR="00A25EA9" w:rsidRDefault="00A25EA9" w:rsidP="00F62294">
            <w:pPr>
              <w:rPr>
                <w:sz w:val="20"/>
                <w:szCs w:val="20"/>
              </w:rPr>
            </w:pPr>
            <w:r w:rsidRPr="005C386D">
              <w:rPr>
                <w:sz w:val="20"/>
                <w:szCs w:val="20"/>
              </w:rPr>
              <w:t xml:space="preserve">0.7998  </w:t>
            </w:r>
          </w:p>
        </w:tc>
        <w:tc>
          <w:tcPr>
            <w:tcW w:w="2551" w:type="dxa"/>
          </w:tcPr>
          <w:p w14:paraId="004CBDD9" w14:textId="77777777" w:rsidR="00A25EA9" w:rsidRDefault="00A25EA9" w:rsidP="00F62294">
            <w:pPr>
              <w:rPr>
                <w:sz w:val="20"/>
                <w:szCs w:val="20"/>
              </w:rPr>
            </w:pPr>
            <w:r w:rsidRPr="005C386D">
              <w:rPr>
                <w:sz w:val="20"/>
                <w:szCs w:val="20"/>
              </w:rPr>
              <w:t>0.5858</w:t>
            </w:r>
          </w:p>
        </w:tc>
        <w:tc>
          <w:tcPr>
            <w:tcW w:w="2642" w:type="dxa"/>
          </w:tcPr>
          <w:p w14:paraId="1B1BEF66" w14:textId="77777777" w:rsidR="00A25EA9" w:rsidRDefault="00A25EA9" w:rsidP="00F62294">
            <w:pPr>
              <w:rPr>
                <w:sz w:val="20"/>
                <w:szCs w:val="20"/>
              </w:rPr>
            </w:pPr>
            <w:r w:rsidRPr="005C386D">
              <w:rPr>
                <w:sz w:val="20"/>
                <w:szCs w:val="20"/>
              </w:rPr>
              <w:t>0.81706</w:t>
            </w:r>
          </w:p>
        </w:tc>
      </w:tr>
      <w:tr w:rsidR="00A25EA9" w14:paraId="5688BCB7" w14:textId="77777777" w:rsidTr="00F62294">
        <w:tc>
          <w:tcPr>
            <w:tcW w:w="1271" w:type="dxa"/>
            <w:shd w:val="clear" w:color="auto" w:fill="D9D9D9" w:themeFill="background1" w:themeFillShade="D9"/>
          </w:tcPr>
          <w:p w14:paraId="54B698BB" w14:textId="77777777" w:rsidR="00A25EA9" w:rsidRPr="00B35A94" w:rsidRDefault="00A25EA9" w:rsidP="00F62294">
            <w:pPr>
              <w:rPr>
                <w:b/>
                <w:bCs/>
                <w:sz w:val="20"/>
                <w:szCs w:val="20"/>
              </w:rPr>
            </w:pPr>
            <w:r w:rsidRPr="00B35A94">
              <w:rPr>
                <w:b/>
                <w:bCs/>
                <w:sz w:val="20"/>
                <w:szCs w:val="20"/>
              </w:rPr>
              <w:t>5EMI</w:t>
            </w:r>
          </w:p>
        </w:tc>
        <w:tc>
          <w:tcPr>
            <w:tcW w:w="2552" w:type="dxa"/>
          </w:tcPr>
          <w:p w14:paraId="7C0E276E" w14:textId="77777777" w:rsidR="00A25EA9" w:rsidRDefault="00A25EA9" w:rsidP="00F62294">
            <w:pPr>
              <w:rPr>
                <w:sz w:val="20"/>
                <w:szCs w:val="20"/>
              </w:rPr>
            </w:pPr>
            <w:r w:rsidRPr="005C386D">
              <w:rPr>
                <w:sz w:val="20"/>
                <w:szCs w:val="20"/>
              </w:rPr>
              <w:t xml:space="preserve">0.9011  </w:t>
            </w:r>
          </w:p>
        </w:tc>
        <w:tc>
          <w:tcPr>
            <w:tcW w:w="2551" w:type="dxa"/>
          </w:tcPr>
          <w:p w14:paraId="460B9D93" w14:textId="77777777" w:rsidR="00A25EA9" w:rsidRDefault="00A25EA9" w:rsidP="00F62294">
            <w:pPr>
              <w:rPr>
                <w:sz w:val="20"/>
                <w:szCs w:val="20"/>
              </w:rPr>
            </w:pPr>
            <w:r w:rsidRPr="005C386D">
              <w:rPr>
                <w:sz w:val="20"/>
                <w:szCs w:val="20"/>
              </w:rPr>
              <w:t>0.6906</w:t>
            </w:r>
          </w:p>
        </w:tc>
        <w:tc>
          <w:tcPr>
            <w:tcW w:w="2642" w:type="dxa"/>
          </w:tcPr>
          <w:p w14:paraId="46A8D88F" w14:textId="77777777" w:rsidR="00A25EA9" w:rsidRDefault="00A25EA9" w:rsidP="00F62294">
            <w:pPr>
              <w:rPr>
                <w:sz w:val="20"/>
                <w:szCs w:val="20"/>
              </w:rPr>
            </w:pPr>
            <w:r w:rsidRPr="005C386D">
              <w:rPr>
                <w:sz w:val="20"/>
                <w:szCs w:val="20"/>
              </w:rPr>
              <w:t>0.88620</w:t>
            </w:r>
          </w:p>
        </w:tc>
      </w:tr>
      <w:tr w:rsidR="00A25EA9" w14:paraId="73B923D8" w14:textId="77777777" w:rsidTr="00F62294">
        <w:tc>
          <w:tcPr>
            <w:tcW w:w="1271" w:type="dxa"/>
            <w:shd w:val="clear" w:color="auto" w:fill="D9D9D9" w:themeFill="background1" w:themeFillShade="D9"/>
          </w:tcPr>
          <w:p w14:paraId="56BC9F5B" w14:textId="77777777" w:rsidR="00A25EA9" w:rsidRPr="00B35A94" w:rsidRDefault="00A25EA9" w:rsidP="00F62294">
            <w:pPr>
              <w:rPr>
                <w:b/>
                <w:bCs/>
                <w:sz w:val="20"/>
                <w:szCs w:val="20"/>
              </w:rPr>
            </w:pPr>
            <w:r w:rsidRPr="00B35A94">
              <w:rPr>
                <w:b/>
                <w:bCs/>
                <w:sz w:val="20"/>
                <w:szCs w:val="20"/>
              </w:rPr>
              <w:t>7TJ4</w:t>
            </w:r>
          </w:p>
        </w:tc>
        <w:tc>
          <w:tcPr>
            <w:tcW w:w="2552" w:type="dxa"/>
          </w:tcPr>
          <w:p w14:paraId="1D3A4EF6" w14:textId="77777777" w:rsidR="00A25EA9" w:rsidRDefault="00A25EA9" w:rsidP="00F62294">
            <w:pPr>
              <w:rPr>
                <w:sz w:val="20"/>
                <w:szCs w:val="20"/>
              </w:rPr>
            </w:pPr>
            <w:r w:rsidRPr="005C386D">
              <w:rPr>
                <w:sz w:val="20"/>
                <w:szCs w:val="20"/>
              </w:rPr>
              <w:t xml:space="preserve">1.1036  </w:t>
            </w:r>
          </w:p>
        </w:tc>
        <w:tc>
          <w:tcPr>
            <w:tcW w:w="2551" w:type="dxa"/>
          </w:tcPr>
          <w:p w14:paraId="60F3F23B" w14:textId="77777777" w:rsidR="00A25EA9" w:rsidRDefault="00A25EA9" w:rsidP="00F62294">
            <w:pPr>
              <w:rPr>
                <w:sz w:val="20"/>
                <w:szCs w:val="20"/>
              </w:rPr>
            </w:pPr>
            <w:r w:rsidRPr="005C386D">
              <w:rPr>
                <w:sz w:val="20"/>
                <w:szCs w:val="20"/>
              </w:rPr>
              <w:t>0.6442</w:t>
            </w:r>
          </w:p>
        </w:tc>
        <w:tc>
          <w:tcPr>
            <w:tcW w:w="2642" w:type="dxa"/>
          </w:tcPr>
          <w:p w14:paraId="09A0AA7D" w14:textId="77777777" w:rsidR="00A25EA9" w:rsidRDefault="00A25EA9" w:rsidP="00F62294">
            <w:pPr>
              <w:rPr>
                <w:sz w:val="20"/>
                <w:szCs w:val="20"/>
              </w:rPr>
            </w:pPr>
            <w:r w:rsidRPr="005C386D">
              <w:rPr>
                <w:sz w:val="20"/>
                <w:szCs w:val="20"/>
              </w:rPr>
              <w:t>0.88514</w:t>
            </w:r>
          </w:p>
        </w:tc>
      </w:tr>
      <w:tr w:rsidR="00A25EA9" w14:paraId="277D7183" w14:textId="77777777" w:rsidTr="00F62294">
        <w:tc>
          <w:tcPr>
            <w:tcW w:w="1271" w:type="dxa"/>
            <w:shd w:val="clear" w:color="auto" w:fill="D9D9D9" w:themeFill="background1" w:themeFillShade="D9"/>
          </w:tcPr>
          <w:p w14:paraId="20A11CA4" w14:textId="77777777" w:rsidR="00A25EA9" w:rsidRPr="00B35A94" w:rsidRDefault="00A25EA9" w:rsidP="00F62294">
            <w:pPr>
              <w:rPr>
                <w:b/>
                <w:bCs/>
                <w:sz w:val="20"/>
                <w:szCs w:val="20"/>
              </w:rPr>
            </w:pPr>
            <w:r w:rsidRPr="00B35A94">
              <w:rPr>
                <w:b/>
                <w:bCs/>
                <w:sz w:val="20"/>
                <w:szCs w:val="20"/>
              </w:rPr>
              <w:t>1XOV</w:t>
            </w:r>
          </w:p>
        </w:tc>
        <w:tc>
          <w:tcPr>
            <w:tcW w:w="2552" w:type="dxa"/>
          </w:tcPr>
          <w:p w14:paraId="5FD48D21" w14:textId="77777777" w:rsidR="00A25EA9" w:rsidRDefault="00A25EA9" w:rsidP="00F62294">
            <w:pPr>
              <w:rPr>
                <w:sz w:val="20"/>
                <w:szCs w:val="20"/>
              </w:rPr>
            </w:pPr>
            <w:r w:rsidRPr="005C386D">
              <w:rPr>
                <w:sz w:val="20"/>
                <w:szCs w:val="20"/>
              </w:rPr>
              <w:t xml:space="preserve">1.5857  </w:t>
            </w:r>
          </w:p>
        </w:tc>
        <w:tc>
          <w:tcPr>
            <w:tcW w:w="2551" w:type="dxa"/>
          </w:tcPr>
          <w:p w14:paraId="783704C0" w14:textId="77777777" w:rsidR="00A25EA9" w:rsidRDefault="00A25EA9" w:rsidP="00F62294">
            <w:pPr>
              <w:rPr>
                <w:sz w:val="20"/>
                <w:szCs w:val="20"/>
              </w:rPr>
            </w:pPr>
            <w:r w:rsidRPr="005C386D">
              <w:rPr>
                <w:sz w:val="20"/>
                <w:szCs w:val="20"/>
              </w:rPr>
              <w:t>0.5955</w:t>
            </w:r>
          </w:p>
        </w:tc>
        <w:tc>
          <w:tcPr>
            <w:tcW w:w="2642" w:type="dxa"/>
          </w:tcPr>
          <w:p w14:paraId="71BE2AD0" w14:textId="77777777" w:rsidR="00A25EA9" w:rsidRDefault="00A25EA9" w:rsidP="00F62294">
            <w:pPr>
              <w:rPr>
                <w:sz w:val="20"/>
                <w:szCs w:val="20"/>
              </w:rPr>
            </w:pPr>
            <w:r w:rsidRPr="005C386D">
              <w:rPr>
                <w:sz w:val="20"/>
                <w:szCs w:val="20"/>
              </w:rPr>
              <w:t>0.82427</w:t>
            </w:r>
          </w:p>
        </w:tc>
      </w:tr>
      <w:tr w:rsidR="00A25EA9" w14:paraId="12E86C27" w14:textId="77777777" w:rsidTr="00F62294">
        <w:tc>
          <w:tcPr>
            <w:tcW w:w="1271" w:type="dxa"/>
            <w:shd w:val="clear" w:color="auto" w:fill="D9D9D9" w:themeFill="background1" w:themeFillShade="D9"/>
          </w:tcPr>
          <w:p w14:paraId="1278837D" w14:textId="77777777" w:rsidR="00A25EA9" w:rsidRPr="00B35A94" w:rsidRDefault="00A25EA9" w:rsidP="00F62294">
            <w:pPr>
              <w:rPr>
                <w:b/>
                <w:bCs/>
                <w:sz w:val="20"/>
                <w:szCs w:val="20"/>
              </w:rPr>
            </w:pPr>
            <w:r w:rsidRPr="00B35A94">
              <w:rPr>
                <w:b/>
                <w:bCs/>
                <w:sz w:val="20"/>
                <w:szCs w:val="20"/>
              </w:rPr>
              <w:t>4M6G</w:t>
            </w:r>
          </w:p>
        </w:tc>
        <w:tc>
          <w:tcPr>
            <w:tcW w:w="2552" w:type="dxa"/>
          </w:tcPr>
          <w:p w14:paraId="3458FE2B" w14:textId="77777777" w:rsidR="00A25EA9" w:rsidRDefault="00A25EA9" w:rsidP="00F62294">
            <w:pPr>
              <w:rPr>
                <w:sz w:val="20"/>
                <w:szCs w:val="20"/>
              </w:rPr>
            </w:pPr>
            <w:r w:rsidRPr="005C386D">
              <w:rPr>
                <w:sz w:val="20"/>
                <w:szCs w:val="20"/>
              </w:rPr>
              <w:t xml:space="preserve">0.7719  </w:t>
            </w:r>
          </w:p>
        </w:tc>
        <w:tc>
          <w:tcPr>
            <w:tcW w:w="2551" w:type="dxa"/>
          </w:tcPr>
          <w:p w14:paraId="551B9475" w14:textId="77777777" w:rsidR="00A25EA9" w:rsidRDefault="00A25EA9" w:rsidP="00F62294">
            <w:pPr>
              <w:rPr>
                <w:sz w:val="20"/>
                <w:szCs w:val="20"/>
              </w:rPr>
            </w:pPr>
            <w:r w:rsidRPr="005C386D">
              <w:rPr>
                <w:sz w:val="20"/>
                <w:szCs w:val="20"/>
              </w:rPr>
              <w:t>0.5885</w:t>
            </w:r>
          </w:p>
        </w:tc>
        <w:tc>
          <w:tcPr>
            <w:tcW w:w="2642" w:type="dxa"/>
          </w:tcPr>
          <w:p w14:paraId="1E1B285E" w14:textId="77777777" w:rsidR="00A25EA9" w:rsidRDefault="00A25EA9" w:rsidP="00F62294">
            <w:pPr>
              <w:rPr>
                <w:sz w:val="20"/>
                <w:szCs w:val="20"/>
              </w:rPr>
            </w:pPr>
            <w:r w:rsidRPr="005C386D">
              <w:rPr>
                <w:sz w:val="20"/>
                <w:szCs w:val="20"/>
              </w:rPr>
              <w:t>0.81727</w:t>
            </w:r>
          </w:p>
        </w:tc>
      </w:tr>
      <w:tr w:rsidR="00A25EA9" w14:paraId="20CFF4E7" w14:textId="77777777" w:rsidTr="00F62294">
        <w:tc>
          <w:tcPr>
            <w:tcW w:w="1271" w:type="dxa"/>
            <w:shd w:val="clear" w:color="auto" w:fill="D9D9D9" w:themeFill="background1" w:themeFillShade="D9"/>
          </w:tcPr>
          <w:p w14:paraId="7989CB03" w14:textId="77777777" w:rsidR="00A25EA9" w:rsidRPr="00B35A94" w:rsidRDefault="00A25EA9" w:rsidP="00F62294">
            <w:pPr>
              <w:rPr>
                <w:b/>
                <w:bCs/>
                <w:sz w:val="20"/>
                <w:szCs w:val="20"/>
              </w:rPr>
            </w:pPr>
            <w:r w:rsidRPr="00B35A94">
              <w:rPr>
                <w:b/>
                <w:bCs/>
                <w:sz w:val="20"/>
                <w:szCs w:val="20"/>
              </w:rPr>
              <w:t>4LQ6</w:t>
            </w:r>
          </w:p>
        </w:tc>
        <w:tc>
          <w:tcPr>
            <w:tcW w:w="2552" w:type="dxa"/>
          </w:tcPr>
          <w:p w14:paraId="363E30CB" w14:textId="77777777" w:rsidR="00A25EA9" w:rsidRDefault="00A25EA9" w:rsidP="00F62294">
            <w:pPr>
              <w:rPr>
                <w:sz w:val="20"/>
                <w:szCs w:val="20"/>
              </w:rPr>
            </w:pPr>
            <w:r w:rsidRPr="005C386D">
              <w:rPr>
                <w:sz w:val="20"/>
                <w:szCs w:val="20"/>
              </w:rPr>
              <w:t xml:space="preserve">0.7409  </w:t>
            </w:r>
          </w:p>
        </w:tc>
        <w:tc>
          <w:tcPr>
            <w:tcW w:w="2551" w:type="dxa"/>
          </w:tcPr>
          <w:p w14:paraId="0AE2BB95" w14:textId="77777777" w:rsidR="00A25EA9" w:rsidRDefault="00A25EA9" w:rsidP="00F62294">
            <w:pPr>
              <w:rPr>
                <w:sz w:val="20"/>
                <w:szCs w:val="20"/>
              </w:rPr>
            </w:pPr>
            <w:r w:rsidRPr="005C386D">
              <w:rPr>
                <w:sz w:val="20"/>
                <w:szCs w:val="20"/>
              </w:rPr>
              <w:t>0.5914</w:t>
            </w:r>
          </w:p>
        </w:tc>
        <w:tc>
          <w:tcPr>
            <w:tcW w:w="2642" w:type="dxa"/>
          </w:tcPr>
          <w:p w14:paraId="374302D2" w14:textId="77777777" w:rsidR="00A25EA9" w:rsidRDefault="00A25EA9" w:rsidP="00F62294">
            <w:pPr>
              <w:rPr>
                <w:sz w:val="20"/>
                <w:szCs w:val="20"/>
              </w:rPr>
            </w:pPr>
            <w:r w:rsidRPr="005C386D">
              <w:rPr>
                <w:sz w:val="20"/>
                <w:szCs w:val="20"/>
              </w:rPr>
              <w:t>0.81818</w:t>
            </w:r>
          </w:p>
        </w:tc>
      </w:tr>
      <w:tr w:rsidR="00A25EA9" w14:paraId="7A78668E" w14:textId="77777777" w:rsidTr="00F62294">
        <w:tc>
          <w:tcPr>
            <w:tcW w:w="1271" w:type="dxa"/>
            <w:shd w:val="clear" w:color="auto" w:fill="D9D9D9" w:themeFill="background1" w:themeFillShade="D9"/>
          </w:tcPr>
          <w:p w14:paraId="64F307C0" w14:textId="77777777" w:rsidR="00A25EA9" w:rsidRPr="00B35A94" w:rsidRDefault="00A25EA9" w:rsidP="00F62294">
            <w:pPr>
              <w:rPr>
                <w:b/>
                <w:bCs/>
                <w:sz w:val="20"/>
                <w:szCs w:val="20"/>
              </w:rPr>
            </w:pPr>
            <w:r w:rsidRPr="00B35A94">
              <w:rPr>
                <w:b/>
                <w:bCs/>
                <w:sz w:val="20"/>
                <w:szCs w:val="20"/>
              </w:rPr>
              <w:t>4M6I</w:t>
            </w:r>
          </w:p>
        </w:tc>
        <w:tc>
          <w:tcPr>
            <w:tcW w:w="2552" w:type="dxa"/>
          </w:tcPr>
          <w:p w14:paraId="5A7D35AD" w14:textId="77777777" w:rsidR="00A25EA9" w:rsidRDefault="00A25EA9" w:rsidP="00F62294">
            <w:pPr>
              <w:rPr>
                <w:sz w:val="20"/>
                <w:szCs w:val="20"/>
              </w:rPr>
            </w:pPr>
            <w:r w:rsidRPr="005C386D">
              <w:rPr>
                <w:sz w:val="20"/>
                <w:szCs w:val="20"/>
              </w:rPr>
              <w:t xml:space="preserve">0.7515  </w:t>
            </w:r>
          </w:p>
        </w:tc>
        <w:tc>
          <w:tcPr>
            <w:tcW w:w="2551" w:type="dxa"/>
          </w:tcPr>
          <w:p w14:paraId="10812164" w14:textId="77777777" w:rsidR="00A25EA9" w:rsidRDefault="00A25EA9" w:rsidP="00F62294">
            <w:pPr>
              <w:rPr>
                <w:sz w:val="20"/>
                <w:szCs w:val="20"/>
              </w:rPr>
            </w:pPr>
            <w:r w:rsidRPr="005C386D">
              <w:rPr>
                <w:sz w:val="20"/>
                <w:szCs w:val="20"/>
              </w:rPr>
              <w:t>0.6882</w:t>
            </w:r>
          </w:p>
        </w:tc>
        <w:tc>
          <w:tcPr>
            <w:tcW w:w="2642" w:type="dxa"/>
          </w:tcPr>
          <w:p w14:paraId="44EAB040" w14:textId="77777777" w:rsidR="00A25EA9" w:rsidRDefault="00A25EA9" w:rsidP="00F62294">
            <w:pPr>
              <w:rPr>
                <w:sz w:val="20"/>
                <w:szCs w:val="20"/>
              </w:rPr>
            </w:pPr>
            <w:r w:rsidRPr="005C386D">
              <w:rPr>
                <w:sz w:val="20"/>
                <w:szCs w:val="20"/>
              </w:rPr>
              <w:t>0.88625</w:t>
            </w:r>
          </w:p>
        </w:tc>
      </w:tr>
      <w:tr w:rsidR="00A25EA9" w14:paraId="11788990" w14:textId="77777777" w:rsidTr="00F62294">
        <w:tc>
          <w:tcPr>
            <w:tcW w:w="1271" w:type="dxa"/>
            <w:shd w:val="clear" w:color="auto" w:fill="D9D9D9" w:themeFill="background1" w:themeFillShade="D9"/>
          </w:tcPr>
          <w:p w14:paraId="78035795" w14:textId="77777777" w:rsidR="00A25EA9" w:rsidRPr="00B35A94" w:rsidRDefault="00A25EA9" w:rsidP="00F62294">
            <w:pPr>
              <w:rPr>
                <w:b/>
                <w:bCs/>
                <w:sz w:val="20"/>
                <w:szCs w:val="20"/>
              </w:rPr>
            </w:pPr>
            <w:r w:rsidRPr="00B35A94">
              <w:rPr>
                <w:b/>
                <w:bCs/>
                <w:sz w:val="20"/>
                <w:szCs w:val="20"/>
              </w:rPr>
              <w:lastRenderedPageBreak/>
              <w:t>4M6H</w:t>
            </w:r>
          </w:p>
        </w:tc>
        <w:tc>
          <w:tcPr>
            <w:tcW w:w="2552" w:type="dxa"/>
          </w:tcPr>
          <w:p w14:paraId="3343F507" w14:textId="77777777" w:rsidR="00A25EA9" w:rsidRDefault="00A25EA9" w:rsidP="00F62294">
            <w:pPr>
              <w:rPr>
                <w:sz w:val="20"/>
                <w:szCs w:val="20"/>
              </w:rPr>
            </w:pPr>
            <w:r w:rsidRPr="005C386D">
              <w:rPr>
                <w:sz w:val="20"/>
                <w:szCs w:val="20"/>
              </w:rPr>
              <w:t xml:space="preserve">0.7498  </w:t>
            </w:r>
          </w:p>
        </w:tc>
        <w:tc>
          <w:tcPr>
            <w:tcW w:w="2551" w:type="dxa"/>
          </w:tcPr>
          <w:p w14:paraId="511BD7CC" w14:textId="77777777" w:rsidR="00A25EA9" w:rsidRDefault="00A25EA9" w:rsidP="00F62294">
            <w:pPr>
              <w:rPr>
                <w:sz w:val="20"/>
                <w:szCs w:val="20"/>
              </w:rPr>
            </w:pPr>
            <w:r w:rsidRPr="005C386D">
              <w:rPr>
                <w:sz w:val="20"/>
                <w:szCs w:val="20"/>
              </w:rPr>
              <w:t>0.6693</w:t>
            </w:r>
          </w:p>
        </w:tc>
        <w:tc>
          <w:tcPr>
            <w:tcW w:w="2642" w:type="dxa"/>
          </w:tcPr>
          <w:p w14:paraId="3432872D" w14:textId="77777777" w:rsidR="00A25EA9" w:rsidRDefault="00A25EA9" w:rsidP="00F62294">
            <w:pPr>
              <w:rPr>
                <w:sz w:val="20"/>
                <w:szCs w:val="20"/>
              </w:rPr>
            </w:pPr>
            <w:r w:rsidRPr="005C386D">
              <w:rPr>
                <w:sz w:val="20"/>
                <w:szCs w:val="20"/>
              </w:rPr>
              <w:t>0.87099</w:t>
            </w:r>
          </w:p>
        </w:tc>
      </w:tr>
    </w:tbl>
    <w:p w14:paraId="58422656" w14:textId="77777777" w:rsidR="00A25EA9" w:rsidRDefault="00A25EA9" w:rsidP="00A25EA9">
      <w:r w:rsidRPr="00E02249">
        <w:rPr>
          <w:b/>
          <w:bCs/>
          <w:sz w:val="20"/>
          <w:szCs w:val="20"/>
        </w:rPr>
        <w:t xml:space="preserve">Table 2: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7E71ABE6" w14:textId="77777777" w:rsidR="00A25EA9" w:rsidRPr="00A25EA9" w:rsidRDefault="00A25EA9" w:rsidP="00A25EA9"/>
    <w:p w14:paraId="0E19C88A" w14:textId="3FDF3385" w:rsidR="00A25EA9" w:rsidRPr="00A25EA9" w:rsidRDefault="00A25EA9" w:rsidP="00A25EA9">
      <w:pPr>
        <w:pStyle w:val="Heading2"/>
      </w:pPr>
      <w:bookmarkStart w:id="44" w:name="_Toc165099704"/>
      <w:r>
        <w:t>SEQUENCE ANALYSIS</w:t>
      </w:r>
      <w:bookmarkEnd w:id="44"/>
    </w:p>
    <w:p w14:paraId="72B6ADEF" w14:textId="51DB10DB" w:rsidR="00234EE5" w:rsidRDefault="00DC5A0A" w:rsidP="00A25EA9">
      <w:pPr>
        <w:pStyle w:val="Heading3"/>
      </w:pPr>
      <w:bookmarkStart w:id="45" w:name="_Toc165099705"/>
      <w:r>
        <w:t>Generating a</w:t>
      </w:r>
      <w:r w:rsidR="008136EA">
        <w:t xml:space="preserve"> candidate</w:t>
      </w:r>
      <w:r w:rsidR="009E5B07">
        <w:t xml:space="preserve"> </w:t>
      </w:r>
      <w:proofErr w:type="spellStart"/>
      <w:r w:rsidR="009E5B07">
        <w:t>AmiC</w:t>
      </w:r>
      <w:proofErr w:type="spellEnd"/>
      <w:r>
        <w:t xml:space="preserve"> structure shortlist</w:t>
      </w:r>
      <w:bookmarkEnd w:id="45"/>
    </w:p>
    <w:p w14:paraId="479E0A18" w14:textId="70C2F720" w:rsidR="000267D5" w:rsidRDefault="00225436" w:rsidP="003338D3">
      <w:r>
        <w:t xml:space="preserve">From </w:t>
      </w:r>
      <w:r w:rsidR="008136EA">
        <w:t>an</w:t>
      </w:r>
      <w:r>
        <w:t xml:space="preserve"> initial structural longlist</w:t>
      </w:r>
      <w:r w:rsidR="008136EA">
        <w:t xml:space="preserve"> constructed of possible NAMLAA structures across species</w:t>
      </w:r>
      <w:r>
        <w:t xml:space="preserve">, a final shortlist of 19 candidate </w:t>
      </w:r>
      <w:proofErr w:type="spellStart"/>
      <w:r w:rsidR="009A072E">
        <w:t>AmiC</w:t>
      </w:r>
      <w:proofErr w:type="spellEnd"/>
      <w:r w:rsidR="009A072E">
        <w:t xml:space="preserve"> s</w:t>
      </w:r>
      <w:r>
        <w:t xml:space="preserve">tructures was curated, which matched on </w:t>
      </w:r>
      <w:proofErr w:type="spellStart"/>
      <w:r>
        <w:t>Pfam</w:t>
      </w:r>
      <w:proofErr w:type="spellEnd"/>
      <w:r>
        <w:t xml:space="preserve"> annotation, GO annotation, and </w:t>
      </w:r>
      <w:r w:rsidR="008136EA">
        <w:t xml:space="preserve">an </w:t>
      </w:r>
      <w:proofErr w:type="spellStart"/>
      <w:r>
        <w:t>Interpro</w:t>
      </w:r>
      <w:proofErr w:type="spellEnd"/>
      <w:r>
        <w:t xml:space="preserve"> domain annotation of amidase_3 (Table 1). </w:t>
      </w:r>
    </w:p>
    <w:p w14:paraId="1E0B1E99" w14:textId="77777777" w:rsidR="000267D5" w:rsidRDefault="000267D5">
      <w:pPr>
        <w:rPr>
          <w:b/>
          <w:bCs/>
          <w:sz w:val="20"/>
          <w:szCs w:val="20"/>
        </w:rPr>
        <w:sectPr w:rsidR="000267D5" w:rsidSect="00632C11">
          <w:footerReference w:type="default" r:id="rId29"/>
          <w:pgSz w:w="11906" w:h="16838"/>
          <w:pgMar w:top="1440" w:right="1440" w:bottom="1440" w:left="1440" w:header="708" w:footer="708" w:gutter="0"/>
          <w:cols w:space="708"/>
          <w:docGrid w:linePitch="360"/>
        </w:sectPr>
      </w:pPr>
    </w:p>
    <w:p w14:paraId="1CBCC97A" w14:textId="6CB52A84" w:rsidR="000267D5" w:rsidRPr="000267D5" w:rsidRDefault="000267D5">
      <w:pPr>
        <w:rPr>
          <w:sz w:val="20"/>
          <w:szCs w:val="20"/>
        </w:rPr>
      </w:pPr>
      <w:r>
        <w:rPr>
          <w:b/>
          <w:bCs/>
          <w:sz w:val="20"/>
          <w:szCs w:val="20"/>
        </w:rPr>
        <w:lastRenderedPageBreak/>
        <w:t>T</w:t>
      </w:r>
      <w:r w:rsidRPr="00FD3821">
        <w:rPr>
          <w:b/>
          <w:bCs/>
          <w:sz w:val="20"/>
          <w:szCs w:val="20"/>
        </w:rPr>
        <w:t xml:space="preserve">able 1: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proofErr w:type="gramStart"/>
      <w:r w:rsidRPr="00FD3821">
        <w:rPr>
          <w:sz w:val="20"/>
          <w:szCs w:val="20"/>
        </w:rPr>
        <w:t>organism</w:t>
      </w:r>
      <w:proofErr w:type="gramEnd"/>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pPr w:leftFromText="180" w:rightFromText="180" w:vertAnchor="page" w:horzAnchor="margin" w:tblpY="2267"/>
        <w:tblW w:w="15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33"/>
        <w:gridCol w:w="963"/>
        <w:gridCol w:w="709"/>
        <w:gridCol w:w="2410"/>
        <w:gridCol w:w="2862"/>
        <w:gridCol w:w="887"/>
        <w:gridCol w:w="887"/>
        <w:gridCol w:w="2451"/>
        <w:gridCol w:w="1095"/>
        <w:gridCol w:w="886"/>
        <w:gridCol w:w="1182"/>
      </w:tblGrid>
      <w:tr w:rsidR="00DF3C64" w:rsidRPr="00225436" w14:paraId="11F44A03" w14:textId="77777777" w:rsidTr="00DF3C64">
        <w:trPr>
          <w:trHeight w:val="57"/>
        </w:trPr>
        <w:tc>
          <w:tcPr>
            <w:tcW w:w="733" w:type="dxa"/>
            <w:shd w:val="clear" w:color="auto" w:fill="BFBFBF" w:themeFill="background1" w:themeFillShade="BF"/>
          </w:tcPr>
          <w:p w14:paraId="544E881E" w14:textId="77777777" w:rsidR="00DF3C64" w:rsidRPr="00DF3C64" w:rsidRDefault="00DF3C64" w:rsidP="00DF3C64">
            <w:pPr>
              <w:pStyle w:val="NoSpacing"/>
              <w:spacing w:line="140" w:lineRule="exact"/>
              <w:rPr>
                <w:b/>
                <w:bCs/>
                <w:sz w:val="16"/>
                <w:szCs w:val="16"/>
              </w:rPr>
            </w:pPr>
            <w:bookmarkStart w:id="46" w:name="_Hlk164246587"/>
            <w:r w:rsidRPr="00DF3C64">
              <w:rPr>
                <w:b/>
                <w:bCs/>
                <w:sz w:val="16"/>
                <w:szCs w:val="16"/>
              </w:rPr>
              <w:t>PDB ID</w:t>
            </w:r>
          </w:p>
        </w:tc>
        <w:tc>
          <w:tcPr>
            <w:tcW w:w="963" w:type="dxa"/>
            <w:shd w:val="clear" w:color="auto" w:fill="BFBFBF" w:themeFill="background1" w:themeFillShade="BF"/>
          </w:tcPr>
          <w:p w14:paraId="63C8C60E" w14:textId="77777777" w:rsidR="00DF3C64" w:rsidRPr="00DF3C64" w:rsidRDefault="00DF3C64" w:rsidP="00DF3C64">
            <w:pPr>
              <w:pStyle w:val="NoSpacing"/>
              <w:spacing w:line="140" w:lineRule="exact"/>
              <w:rPr>
                <w:b/>
                <w:bCs/>
                <w:sz w:val="16"/>
                <w:szCs w:val="16"/>
              </w:rPr>
            </w:pPr>
            <w:r w:rsidRPr="00DF3C64">
              <w:rPr>
                <w:b/>
                <w:bCs/>
                <w:sz w:val="16"/>
                <w:szCs w:val="16"/>
              </w:rPr>
              <w:t>Year in PDB</w:t>
            </w:r>
          </w:p>
        </w:tc>
        <w:tc>
          <w:tcPr>
            <w:tcW w:w="709" w:type="dxa"/>
            <w:shd w:val="clear" w:color="auto" w:fill="BFBFBF" w:themeFill="background1" w:themeFillShade="BF"/>
          </w:tcPr>
          <w:p w14:paraId="2862FB27" w14:textId="77777777" w:rsidR="00DF3C64" w:rsidRPr="00DF3C64" w:rsidRDefault="00DF3C64" w:rsidP="00DF3C64">
            <w:pPr>
              <w:pStyle w:val="NoSpacing"/>
              <w:spacing w:line="140" w:lineRule="exact"/>
              <w:rPr>
                <w:b/>
                <w:bCs/>
                <w:sz w:val="16"/>
                <w:szCs w:val="16"/>
              </w:rPr>
            </w:pPr>
            <w:r w:rsidRPr="00DF3C64">
              <w:rPr>
                <w:b/>
                <w:bCs/>
                <w:sz w:val="16"/>
                <w:szCs w:val="16"/>
              </w:rPr>
              <w:t>PDB</w:t>
            </w:r>
          </w:p>
          <w:p w14:paraId="7849C881" w14:textId="77777777" w:rsidR="00DF3C64" w:rsidRPr="00DF3C64" w:rsidRDefault="00DF3C64" w:rsidP="00DF3C64">
            <w:pPr>
              <w:pStyle w:val="NoSpacing"/>
              <w:spacing w:line="140" w:lineRule="exact"/>
              <w:rPr>
                <w:b/>
                <w:bCs/>
                <w:sz w:val="16"/>
                <w:szCs w:val="16"/>
              </w:rPr>
            </w:pPr>
            <w:r w:rsidRPr="00DF3C64">
              <w:rPr>
                <w:b/>
                <w:bCs/>
                <w:sz w:val="16"/>
                <w:szCs w:val="16"/>
              </w:rPr>
              <w:t>chain</w:t>
            </w:r>
          </w:p>
        </w:tc>
        <w:tc>
          <w:tcPr>
            <w:tcW w:w="2410" w:type="dxa"/>
            <w:shd w:val="clear" w:color="auto" w:fill="BFBFBF" w:themeFill="background1" w:themeFillShade="BF"/>
          </w:tcPr>
          <w:p w14:paraId="419DE5B0" w14:textId="77777777" w:rsidR="00DF3C64" w:rsidRPr="00DF3C64" w:rsidRDefault="00DF3C64" w:rsidP="00DF3C64">
            <w:pPr>
              <w:pStyle w:val="NoSpacing"/>
              <w:spacing w:line="140" w:lineRule="exact"/>
              <w:rPr>
                <w:b/>
                <w:bCs/>
                <w:sz w:val="16"/>
                <w:szCs w:val="16"/>
              </w:rPr>
            </w:pPr>
            <w:r w:rsidRPr="00DF3C64">
              <w:rPr>
                <w:b/>
                <w:bCs/>
                <w:sz w:val="16"/>
                <w:szCs w:val="16"/>
              </w:rPr>
              <w:t>Organism</w:t>
            </w:r>
          </w:p>
        </w:tc>
        <w:tc>
          <w:tcPr>
            <w:tcW w:w="2862" w:type="dxa"/>
            <w:shd w:val="clear" w:color="auto" w:fill="BFBFBF" w:themeFill="background1" w:themeFillShade="BF"/>
          </w:tcPr>
          <w:p w14:paraId="61816F45" w14:textId="77777777" w:rsidR="00DF3C64" w:rsidRPr="00DF3C64" w:rsidRDefault="00DF3C64" w:rsidP="00DF3C64">
            <w:pPr>
              <w:pStyle w:val="NoSpacing"/>
              <w:spacing w:line="140" w:lineRule="exact"/>
              <w:rPr>
                <w:b/>
                <w:bCs/>
                <w:sz w:val="16"/>
                <w:szCs w:val="16"/>
              </w:rPr>
            </w:pPr>
            <w:r w:rsidRPr="00DF3C64">
              <w:rPr>
                <w:b/>
                <w:bCs/>
                <w:sz w:val="16"/>
                <w:szCs w:val="16"/>
              </w:rPr>
              <w:t>Ligand</w:t>
            </w:r>
          </w:p>
        </w:tc>
        <w:tc>
          <w:tcPr>
            <w:tcW w:w="887" w:type="dxa"/>
            <w:shd w:val="clear" w:color="auto" w:fill="BFBFBF" w:themeFill="background1" w:themeFillShade="BF"/>
          </w:tcPr>
          <w:p w14:paraId="3D969E35" w14:textId="77777777" w:rsidR="00DF3C64" w:rsidRPr="00DF3C64" w:rsidRDefault="00DF3C64" w:rsidP="00DF3C64">
            <w:pPr>
              <w:pStyle w:val="NoSpacing"/>
              <w:spacing w:line="140" w:lineRule="exact"/>
              <w:rPr>
                <w:b/>
                <w:bCs/>
                <w:sz w:val="16"/>
                <w:szCs w:val="16"/>
              </w:rPr>
            </w:pPr>
            <w:r w:rsidRPr="00DF3C64">
              <w:rPr>
                <w:b/>
                <w:bCs/>
                <w:sz w:val="16"/>
                <w:szCs w:val="16"/>
              </w:rPr>
              <w:t>Full Sequence Length</w:t>
            </w:r>
          </w:p>
        </w:tc>
        <w:tc>
          <w:tcPr>
            <w:tcW w:w="887" w:type="dxa"/>
            <w:shd w:val="clear" w:color="auto" w:fill="BFBFBF" w:themeFill="background1" w:themeFillShade="BF"/>
          </w:tcPr>
          <w:p w14:paraId="56401F8F" w14:textId="77777777" w:rsidR="00DF3C64" w:rsidRPr="00DF3C64" w:rsidRDefault="00DF3C64" w:rsidP="00DF3C64">
            <w:pPr>
              <w:pStyle w:val="NoSpacing"/>
              <w:spacing w:line="140" w:lineRule="exact"/>
              <w:rPr>
                <w:b/>
                <w:bCs/>
                <w:sz w:val="16"/>
                <w:szCs w:val="16"/>
              </w:rPr>
            </w:pPr>
            <w:r w:rsidRPr="00DF3C64">
              <w:rPr>
                <w:b/>
                <w:bCs/>
                <w:sz w:val="16"/>
                <w:szCs w:val="16"/>
              </w:rPr>
              <w:t>Amidase domain length</w:t>
            </w:r>
          </w:p>
        </w:tc>
        <w:tc>
          <w:tcPr>
            <w:tcW w:w="2451" w:type="dxa"/>
            <w:shd w:val="clear" w:color="auto" w:fill="BFBFBF" w:themeFill="background1" w:themeFillShade="BF"/>
          </w:tcPr>
          <w:p w14:paraId="750795A6" w14:textId="77777777" w:rsidR="00DF3C64" w:rsidRPr="00DF3C64" w:rsidRDefault="00DF3C64" w:rsidP="00DF3C64">
            <w:pPr>
              <w:pStyle w:val="NoSpacing"/>
              <w:spacing w:line="140" w:lineRule="exact"/>
              <w:rPr>
                <w:b/>
                <w:bCs/>
                <w:sz w:val="16"/>
                <w:szCs w:val="16"/>
              </w:rPr>
            </w:pPr>
            <w:r w:rsidRPr="00DF3C64">
              <w:rPr>
                <w:b/>
                <w:bCs/>
                <w:sz w:val="16"/>
                <w:szCs w:val="16"/>
              </w:rPr>
              <w:t>Identification Method</w:t>
            </w:r>
          </w:p>
        </w:tc>
        <w:tc>
          <w:tcPr>
            <w:tcW w:w="1095" w:type="dxa"/>
            <w:shd w:val="clear" w:color="auto" w:fill="BFBFBF" w:themeFill="background1" w:themeFillShade="BF"/>
          </w:tcPr>
          <w:p w14:paraId="3F05064E" w14:textId="77777777" w:rsidR="00DF3C64" w:rsidRPr="00DF3C64" w:rsidRDefault="00DF3C64" w:rsidP="00DF3C64">
            <w:pPr>
              <w:pStyle w:val="NoSpacing"/>
              <w:spacing w:line="140" w:lineRule="exact"/>
              <w:rPr>
                <w:b/>
                <w:bCs/>
                <w:sz w:val="16"/>
                <w:szCs w:val="16"/>
              </w:rPr>
            </w:pPr>
            <w:r w:rsidRPr="00DF3C64">
              <w:rPr>
                <w:b/>
                <w:bCs/>
                <w:sz w:val="16"/>
                <w:szCs w:val="16"/>
              </w:rPr>
              <w:t xml:space="preserve">Sequences identified from </w:t>
            </w:r>
            <w:proofErr w:type="spellStart"/>
            <w:r w:rsidRPr="00DF3C64">
              <w:rPr>
                <w:b/>
                <w:bCs/>
                <w:sz w:val="16"/>
                <w:szCs w:val="16"/>
              </w:rPr>
              <w:t>BLASTp</w:t>
            </w:r>
            <w:proofErr w:type="spellEnd"/>
          </w:p>
        </w:tc>
        <w:tc>
          <w:tcPr>
            <w:tcW w:w="886" w:type="dxa"/>
            <w:shd w:val="clear" w:color="auto" w:fill="BFBFBF" w:themeFill="background1" w:themeFillShade="BF"/>
          </w:tcPr>
          <w:p w14:paraId="3ECFA1B2" w14:textId="77777777" w:rsidR="00DF3C64" w:rsidRPr="00DF3C64" w:rsidRDefault="00DF3C64" w:rsidP="00DF3C64">
            <w:pPr>
              <w:pStyle w:val="NoSpacing"/>
              <w:spacing w:line="140" w:lineRule="exact"/>
              <w:rPr>
                <w:b/>
                <w:bCs/>
                <w:sz w:val="16"/>
                <w:szCs w:val="16"/>
              </w:rPr>
            </w:pPr>
            <w:r w:rsidRPr="00DF3C64">
              <w:rPr>
                <w:b/>
                <w:bCs/>
                <w:sz w:val="16"/>
                <w:szCs w:val="16"/>
              </w:rPr>
              <w:t>PDB Reference</w:t>
            </w:r>
          </w:p>
        </w:tc>
        <w:tc>
          <w:tcPr>
            <w:tcW w:w="1182" w:type="dxa"/>
            <w:shd w:val="clear" w:color="auto" w:fill="BFBFBF" w:themeFill="background1" w:themeFillShade="BF"/>
          </w:tcPr>
          <w:p w14:paraId="3E7B0ED1" w14:textId="77777777" w:rsidR="00DF3C64" w:rsidRPr="00DF3C64" w:rsidRDefault="00DF3C64" w:rsidP="00DF3C64">
            <w:pPr>
              <w:pStyle w:val="NoSpacing"/>
              <w:spacing w:line="140" w:lineRule="exact"/>
              <w:rPr>
                <w:b/>
                <w:bCs/>
                <w:sz w:val="16"/>
                <w:szCs w:val="16"/>
              </w:rPr>
            </w:pPr>
            <w:r w:rsidRPr="00DF3C64">
              <w:rPr>
                <w:b/>
                <w:bCs/>
                <w:sz w:val="16"/>
                <w:szCs w:val="16"/>
              </w:rPr>
              <w:t>Publication</w:t>
            </w:r>
          </w:p>
        </w:tc>
      </w:tr>
      <w:tr w:rsidR="00DF3C64" w:rsidRPr="00225436" w14:paraId="1BB77976" w14:textId="77777777" w:rsidTr="00DF3C64">
        <w:trPr>
          <w:trHeight w:val="57"/>
        </w:trPr>
        <w:tc>
          <w:tcPr>
            <w:tcW w:w="733" w:type="dxa"/>
            <w:vAlign w:val="center"/>
          </w:tcPr>
          <w:p w14:paraId="63C7FFA6" w14:textId="77777777" w:rsidR="00DF3C64" w:rsidRPr="00DF3C64" w:rsidRDefault="00000000" w:rsidP="00DF3C64">
            <w:pPr>
              <w:spacing w:line="140" w:lineRule="exact"/>
              <w:rPr>
                <w:i/>
                <w:sz w:val="16"/>
                <w:szCs w:val="16"/>
              </w:rPr>
            </w:pPr>
            <w:hyperlink r:id="rId30" w:history="1">
              <w:r w:rsidR="00DF3C64" w:rsidRPr="00DF3C64">
                <w:rPr>
                  <w:rStyle w:val="Hyperlink"/>
                  <w:sz w:val="16"/>
                  <w:szCs w:val="16"/>
                  <w:lang w:val="it-IT"/>
                </w:rPr>
                <w:t>4BIN</w:t>
              </w:r>
            </w:hyperlink>
          </w:p>
        </w:tc>
        <w:tc>
          <w:tcPr>
            <w:tcW w:w="963" w:type="dxa"/>
            <w:vAlign w:val="center"/>
          </w:tcPr>
          <w:p w14:paraId="0AA763BE"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52AA1ABB" w14:textId="77777777" w:rsidR="00DF3C64" w:rsidRPr="00DF3C64" w:rsidRDefault="00DF3C64" w:rsidP="00DF3C64">
            <w:pPr>
              <w:spacing w:line="140" w:lineRule="exact"/>
              <w:rPr>
                <w:i/>
                <w:sz w:val="16"/>
                <w:szCs w:val="16"/>
              </w:rPr>
            </w:pPr>
            <w:r w:rsidRPr="00DF3C64">
              <w:rPr>
                <w:sz w:val="16"/>
                <w:szCs w:val="16"/>
                <w:lang w:val="it-IT"/>
              </w:rPr>
              <w:t>A</w:t>
            </w:r>
          </w:p>
        </w:tc>
        <w:tc>
          <w:tcPr>
            <w:tcW w:w="2410" w:type="dxa"/>
            <w:vAlign w:val="center"/>
          </w:tcPr>
          <w:p w14:paraId="62D0664D" w14:textId="77777777" w:rsidR="00DF3C64" w:rsidRPr="00DF3C64" w:rsidRDefault="00DF3C64" w:rsidP="00DF3C64">
            <w:pPr>
              <w:spacing w:line="140" w:lineRule="exact"/>
              <w:rPr>
                <w:i/>
                <w:sz w:val="16"/>
                <w:szCs w:val="16"/>
              </w:rPr>
            </w:pPr>
            <w:r w:rsidRPr="00DF3C64">
              <w:rPr>
                <w:i/>
                <w:sz w:val="16"/>
                <w:szCs w:val="16"/>
              </w:rPr>
              <w:t>Escherichia</w:t>
            </w:r>
            <w:r w:rsidRPr="00DF3C64">
              <w:rPr>
                <w:rStyle w:val="apple-converted-space"/>
                <w:i/>
                <w:color w:val="222222"/>
                <w:sz w:val="16"/>
                <w:szCs w:val="16"/>
                <w:shd w:val="clear" w:color="auto" w:fill="EAF2F8"/>
              </w:rPr>
              <w:t> </w:t>
            </w:r>
            <w:r w:rsidRPr="00DF3C64">
              <w:rPr>
                <w:i/>
                <w:sz w:val="16"/>
                <w:szCs w:val="16"/>
              </w:rPr>
              <w:t>coli</w:t>
            </w:r>
          </w:p>
        </w:tc>
        <w:tc>
          <w:tcPr>
            <w:tcW w:w="2862" w:type="dxa"/>
            <w:vAlign w:val="center"/>
          </w:tcPr>
          <w:p w14:paraId="6FF1872A" w14:textId="77777777" w:rsidR="00DF3C64" w:rsidRPr="00DF3C64" w:rsidRDefault="00DF3C64" w:rsidP="00DF3C64">
            <w:pPr>
              <w:spacing w:line="140" w:lineRule="exact"/>
              <w:rPr>
                <w:sz w:val="16"/>
                <w:szCs w:val="16"/>
                <w:lang w:val="it-IT"/>
              </w:rPr>
            </w:pPr>
            <w:r w:rsidRPr="00DF3C64">
              <w:rPr>
                <w:sz w:val="16"/>
                <w:szCs w:val="16"/>
              </w:rPr>
              <w:t>Zn</w:t>
            </w:r>
            <w:r w:rsidRPr="00DF3C64">
              <w:rPr>
                <w:sz w:val="16"/>
                <w:szCs w:val="16"/>
                <w:vertAlign w:val="superscript"/>
              </w:rPr>
              <w:t>2</w:t>
            </w:r>
            <w:proofErr w:type="gramStart"/>
            <w:r w:rsidRPr="00DF3C64">
              <w:rPr>
                <w:sz w:val="16"/>
                <w:szCs w:val="16"/>
                <w:vertAlign w:val="superscript"/>
              </w:rPr>
              <w:t>+</w:t>
            </w:r>
            <w:r w:rsidRPr="00DF3C64">
              <w:rPr>
                <w:sz w:val="16"/>
                <w:szCs w:val="16"/>
              </w:rPr>
              <w:t xml:space="preserve"> ,Na</w:t>
            </w:r>
            <w:proofErr w:type="gramEnd"/>
            <w:r w:rsidRPr="00DF3C64">
              <w:rPr>
                <w:sz w:val="16"/>
                <w:szCs w:val="16"/>
                <w:vertAlign w:val="superscript"/>
              </w:rPr>
              <w:t>+</w:t>
            </w:r>
          </w:p>
        </w:tc>
        <w:tc>
          <w:tcPr>
            <w:tcW w:w="887" w:type="dxa"/>
            <w:vAlign w:val="center"/>
          </w:tcPr>
          <w:p w14:paraId="1FDB4561" w14:textId="77777777" w:rsidR="00DF3C64" w:rsidRPr="00DF3C64" w:rsidRDefault="00DF3C64" w:rsidP="00DF3C64">
            <w:pPr>
              <w:spacing w:line="140" w:lineRule="exact"/>
              <w:rPr>
                <w:sz w:val="16"/>
                <w:szCs w:val="16"/>
              </w:rPr>
            </w:pPr>
            <w:r w:rsidRPr="00DF3C64">
              <w:rPr>
                <w:sz w:val="16"/>
                <w:szCs w:val="16"/>
              </w:rPr>
              <w:t>403</w:t>
            </w:r>
          </w:p>
        </w:tc>
        <w:tc>
          <w:tcPr>
            <w:tcW w:w="887" w:type="dxa"/>
            <w:vAlign w:val="center"/>
          </w:tcPr>
          <w:p w14:paraId="3A015C1A"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61371E52" w14:textId="77777777" w:rsidR="00DF3C64" w:rsidRPr="00DF3C64" w:rsidRDefault="00DF3C64" w:rsidP="00DF3C64">
            <w:pPr>
              <w:spacing w:line="140" w:lineRule="exact"/>
              <w:rPr>
                <w:sz w:val="16"/>
                <w:szCs w:val="16"/>
              </w:rPr>
            </w:pPr>
            <w:r w:rsidRPr="00DF3C64">
              <w:rPr>
                <w:sz w:val="16"/>
                <w:szCs w:val="16"/>
              </w:rPr>
              <w:t>PDB search ‘</w:t>
            </w:r>
            <w:proofErr w:type="spellStart"/>
            <w:r w:rsidRPr="00DF3C64">
              <w:rPr>
                <w:sz w:val="16"/>
                <w:szCs w:val="16"/>
              </w:rPr>
              <w:t>AmiC</w:t>
            </w:r>
            <w:proofErr w:type="spellEnd"/>
            <w:r w:rsidRPr="00DF3C64">
              <w:rPr>
                <w:sz w:val="16"/>
                <w:szCs w:val="16"/>
              </w:rPr>
              <w:t>’</w:t>
            </w:r>
          </w:p>
        </w:tc>
        <w:tc>
          <w:tcPr>
            <w:tcW w:w="1095" w:type="dxa"/>
            <w:vAlign w:val="center"/>
          </w:tcPr>
          <w:p w14:paraId="1A93179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7FBDF1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2</w:t>
            </w:r>
            <w:r w:rsidRPr="00DF3C64">
              <w:rPr>
                <w:sz w:val="16"/>
                <w:szCs w:val="16"/>
              </w:rPr>
              <w:fldChar w:fldCharType="end"/>
            </w:r>
          </w:p>
        </w:tc>
        <w:tc>
          <w:tcPr>
            <w:tcW w:w="1182" w:type="dxa"/>
            <w:vAlign w:val="center"/>
          </w:tcPr>
          <w:p w14:paraId="34AAE8F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w:t>
            </w:r>
            <w:r w:rsidRPr="00DF3C64">
              <w:rPr>
                <w:sz w:val="16"/>
                <w:szCs w:val="16"/>
              </w:rPr>
              <w:fldChar w:fldCharType="end"/>
            </w:r>
          </w:p>
        </w:tc>
      </w:tr>
      <w:tr w:rsidR="00DF3C64" w:rsidRPr="00225436" w14:paraId="495A3DE6" w14:textId="77777777" w:rsidTr="00DF3C64">
        <w:trPr>
          <w:trHeight w:val="57"/>
        </w:trPr>
        <w:tc>
          <w:tcPr>
            <w:tcW w:w="733" w:type="dxa"/>
            <w:vAlign w:val="center"/>
          </w:tcPr>
          <w:p w14:paraId="68BB6CC5" w14:textId="77777777" w:rsidR="00DF3C64" w:rsidRPr="00DF3C64" w:rsidRDefault="00000000" w:rsidP="00DF3C64">
            <w:pPr>
              <w:spacing w:line="140" w:lineRule="exact"/>
              <w:rPr>
                <w:i/>
                <w:sz w:val="16"/>
                <w:szCs w:val="16"/>
              </w:rPr>
            </w:pPr>
            <w:hyperlink r:id="rId31" w:history="1">
              <w:r w:rsidR="00DF3C64" w:rsidRPr="00DF3C64">
                <w:rPr>
                  <w:rStyle w:val="Hyperlink"/>
                  <w:sz w:val="16"/>
                  <w:szCs w:val="16"/>
                </w:rPr>
                <w:t>7B3N</w:t>
              </w:r>
            </w:hyperlink>
          </w:p>
        </w:tc>
        <w:tc>
          <w:tcPr>
            <w:tcW w:w="963" w:type="dxa"/>
            <w:vAlign w:val="center"/>
          </w:tcPr>
          <w:p w14:paraId="7948B7A6"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75BA65B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ADC4A63" w14:textId="77777777" w:rsidR="00DF3C64" w:rsidRPr="00DF3C64" w:rsidRDefault="00DF3C64" w:rsidP="00DF3C64">
            <w:pPr>
              <w:spacing w:line="140" w:lineRule="exact"/>
              <w:rPr>
                <w:i/>
                <w:sz w:val="16"/>
                <w:szCs w:val="16"/>
              </w:rPr>
            </w:pPr>
            <w:r w:rsidRPr="00DF3C64">
              <w:rPr>
                <w:i/>
                <w:sz w:val="16"/>
                <w:szCs w:val="16"/>
              </w:rPr>
              <w:t xml:space="preserve">Thermus </w:t>
            </w:r>
            <w:proofErr w:type="spellStart"/>
            <w:r w:rsidRPr="00DF3C64">
              <w:rPr>
                <w:i/>
                <w:sz w:val="16"/>
                <w:szCs w:val="16"/>
              </w:rPr>
              <w:t>parvatiensis</w:t>
            </w:r>
            <w:proofErr w:type="spellEnd"/>
          </w:p>
        </w:tc>
        <w:tc>
          <w:tcPr>
            <w:tcW w:w="2862" w:type="dxa"/>
            <w:vAlign w:val="center"/>
          </w:tcPr>
          <w:p w14:paraId="401E8105"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roofErr w:type="gramStart"/>
            <w:r w:rsidRPr="00DF3C64">
              <w:rPr>
                <w:sz w:val="16"/>
                <w:szCs w:val="16"/>
              </w:rPr>
              <w:t>,  Na</w:t>
            </w:r>
            <w:proofErr w:type="gramEnd"/>
            <w:r w:rsidRPr="00DF3C64">
              <w:rPr>
                <w:sz w:val="16"/>
                <w:szCs w:val="16"/>
                <w:vertAlign w:val="superscript"/>
              </w:rPr>
              <w:t>+</w:t>
            </w:r>
            <w:r w:rsidRPr="00DF3C64">
              <w:rPr>
                <w:sz w:val="16"/>
                <w:szCs w:val="16"/>
              </w:rPr>
              <w:t>, Cl</w:t>
            </w:r>
            <w:r w:rsidRPr="00DF3C64">
              <w:rPr>
                <w:sz w:val="16"/>
                <w:szCs w:val="16"/>
                <w:vertAlign w:val="superscript"/>
              </w:rPr>
              <w:t>-</w:t>
            </w:r>
            <w:r w:rsidRPr="00DF3C64">
              <w:rPr>
                <w:sz w:val="16"/>
                <w:szCs w:val="16"/>
              </w:rPr>
              <w:t>, Glycerol, SO</w:t>
            </w:r>
            <w:r w:rsidRPr="00DF3C64">
              <w:rPr>
                <w:sz w:val="16"/>
                <w:szCs w:val="16"/>
                <w:vertAlign w:val="subscript"/>
              </w:rPr>
              <w:t>4</w:t>
            </w:r>
            <w:r w:rsidRPr="00DF3C64">
              <w:rPr>
                <w:sz w:val="16"/>
                <w:szCs w:val="16"/>
                <w:vertAlign w:val="superscript"/>
              </w:rPr>
              <w:t>2-</w:t>
            </w:r>
            <w:r w:rsidRPr="00DF3C64">
              <w:rPr>
                <w:sz w:val="16"/>
                <w:szCs w:val="16"/>
              </w:rPr>
              <w:t xml:space="preserve">,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6D487A79" w14:textId="77777777" w:rsidR="00DF3C64" w:rsidRPr="00DF3C64" w:rsidRDefault="00DF3C64" w:rsidP="00DF3C64">
            <w:pPr>
              <w:spacing w:line="140" w:lineRule="exact"/>
              <w:rPr>
                <w:sz w:val="16"/>
                <w:szCs w:val="16"/>
              </w:rPr>
            </w:pPr>
            <w:r w:rsidRPr="00DF3C64">
              <w:rPr>
                <w:sz w:val="16"/>
                <w:szCs w:val="16"/>
              </w:rPr>
              <w:t>177</w:t>
            </w:r>
          </w:p>
        </w:tc>
        <w:tc>
          <w:tcPr>
            <w:tcW w:w="887" w:type="dxa"/>
            <w:vAlign w:val="center"/>
          </w:tcPr>
          <w:p w14:paraId="108F761C" w14:textId="77777777" w:rsidR="00DF3C64" w:rsidRPr="00DF3C64" w:rsidRDefault="00DF3C64" w:rsidP="00DF3C64">
            <w:pPr>
              <w:spacing w:line="140" w:lineRule="exact"/>
              <w:rPr>
                <w:sz w:val="16"/>
                <w:szCs w:val="16"/>
              </w:rPr>
            </w:pPr>
            <w:r w:rsidRPr="00DF3C64">
              <w:rPr>
                <w:sz w:val="16"/>
                <w:szCs w:val="16"/>
              </w:rPr>
              <w:t>159</w:t>
            </w:r>
          </w:p>
        </w:tc>
        <w:tc>
          <w:tcPr>
            <w:tcW w:w="2451" w:type="dxa"/>
            <w:vAlign w:val="center"/>
          </w:tcPr>
          <w:p w14:paraId="6AB2D747"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69F9A717"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298C179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3j4pFdic","properties":{"formattedCitation":"\\super 34\\nosupersub{}","plainCitation":"34","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4</w:t>
            </w:r>
            <w:r w:rsidRPr="00DF3C64">
              <w:rPr>
                <w:sz w:val="16"/>
                <w:szCs w:val="16"/>
              </w:rPr>
              <w:fldChar w:fldCharType="end"/>
            </w:r>
          </w:p>
        </w:tc>
        <w:tc>
          <w:tcPr>
            <w:tcW w:w="1182" w:type="dxa"/>
            <w:vAlign w:val="center"/>
          </w:tcPr>
          <w:p w14:paraId="7E70D2F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d6SoQ62m","properties":{"formattedCitation":"\\super 35\\nosupersub{}","plainCitation":"3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5</w:t>
            </w:r>
            <w:r w:rsidRPr="00DF3C64">
              <w:rPr>
                <w:sz w:val="16"/>
                <w:szCs w:val="16"/>
              </w:rPr>
              <w:fldChar w:fldCharType="end"/>
            </w:r>
          </w:p>
        </w:tc>
      </w:tr>
      <w:tr w:rsidR="00DF3C64" w:rsidRPr="00225436" w14:paraId="3BC8F5A0" w14:textId="77777777" w:rsidTr="00DF3C64">
        <w:trPr>
          <w:trHeight w:val="57"/>
        </w:trPr>
        <w:tc>
          <w:tcPr>
            <w:tcW w:w="733" w:type="dxa"/>
            <w:vAlign w:val="center"/>
          </w:tcPr>
          <w:p w14:paraId="26057740" w14:textId="77777777" w:rsidR="00DF3C64" w:rsidRPr="00DF3C64" w:rsidRDefault="00000000" w:rsidP="00DF3C64">
            <w:pPr>
              <w:spacing w:line="140" w:lineRule="exact"/>
              <w:rPr>
                <w:i/>
                <w:sz w:val="16"/>
                <w:szCs w:val="16"/>
              </w:rPr>
            </w:pPr>
            <w:hyperlink r:id="rId32" w:history="1">
              <w:r w:rsidR="00DF3C64" w:rsidRPr="00DF3C64">
                <w:rPr>
                  <w:rStyle w:val="Hyperlink"/>
                  <w:sz w:val="16"/>
                  <w:szCs w:val="16"/>
                </w:rPr>
                <w:t>3CZX</w:t>
              </w:r>
            </w:hyperlink>
          </w:p>
        </w:tc>
        <w:tc>
          <w:tcPr>
            <w:tcW w:w="963" w:type="dxa"/>
            <w:vAlign w:val="center"/>
          </w:tcPr>
          <w:p w14:paraId="3ABC8BCC" w14:textId="77777777" w:rsidR="00DF3C64" w:rsidRPr="00DF3C64" w:rsidRDefault="00DF3C64" w:rsidP="00DF3C64">
            <w:pPr>
              <w:spacing w:line="140" w:lineRule="exact"/>
              <w:rPr>
                <w:i/>
                <w:sz w:val="16"/>
                <w:szCs w:val="16"/>
              </w:rPr>
            </w:pPr>
            <w:r w:rsidRPr="00DF3C64">
              <w:rPr>
                <w:sz w:val="16"/>
                <w:szCs w:val="16"/>
              </w:rPr>
              <w:t>2008</w:t>
            </w:r>
          </w:p>
        </w:tc>
        <w:tc>
          <w:tcPr>
            <w:tcW w:w="709" w:type="dxa"/>
            <w:vAlign w:val="center"/>
          </w:tcPr>
          <w:p w14:paraId="6E4BD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EA15F0E" w14:textId="77777777" w:rsidR="00DF3C64" w:rsidRPr="00DF3C64" w:rsidRDefault="00DF3C64" w:rsidP="00DF3C64">
            <w:pPr>
              <w:spacing w:line="140" w:lineRule="exact"/>
              <w:rPr>
                <w:i/>
                <w:sz w:val="16"/>
                <w:szCs w:val="16"/>
              </w:rPr>
            </w:pPr>
            <w:r w:rsidRPr="00DF3C64">
              <w:rPr>
                <w:i/>
                <w:sz w:val="16"/>
                <w:szCs w:val="16"/>
              </w:rPr>
              <w:t>Neisseria meningitidis</w:t>
            </w:r>
          </w:p>
        </w:tc>
        <w:tc>
          <w:tcPr>
            <w:tcW w:w="2862" w:type="dxa"/>
            <w:vAlign w:val="center"/>
          </w:tcPr>
          <w:p w14:paraId="3FC888CF"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B353642" w14:textId="77777777" w:rsidR="00DF3C64" w:rsidRPr="00DF3C64" w:rsidRDefault="00DF3C64" w:rsidP="00DF3C64">
            <w:pPr>
              <w:spacing w:line="140" w:lineRule="exact"/>
              <w:rPr>
                <w:sz w:val="16"/>
                <w:szCs w:val="16"/>
              </w:rPr>
            </w:pPr>
            <w:r w:rsidRPr="00DF3C64">
              <w:rPr>
                <w:sz w:val="16"/>
                <w:szCs w:val="16"/>
              </w:rPr>
              <w:t>182</w:t>
            </w:r>
          </w:p>
        </w:tc>
        <w:tc>
          <w:tcPr>
            <w:tcW w:w="887" w:type="dxa"/>
            <w:vAlign w:val="center"/>
          </w:tcPr>
          <w:p w14:paraId="136F3947"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2CF50E38"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502F4160" w14:textId="77777777" w:rsidR="00DF3C64" w:rsidRPr="00DF3C64" w:rsidRDefault="00DF3C64" w:rsidP="00DF3C64">
            <w:pPr>
              <w:spacing w:line="140" w:lineRule="exact"/>
              <w:rPr>
                <w:sz w:val="16"/>
                <w:szCs w:val="16"/>
              </w:rPr>
            </w:pPr>
            <w:r w:rsidRPr="00DF3C64">
              <w:rPr>
                <w:sz w:val="16"/>
                <w:szCs w:val="16"/>
              </w:rPr>
              <w:t>185</w:t>
            </w:r>
          </w:p>
        </w:tc>
        <w:tc>
          <w:tcPr>
            <w:tcW w:w="886" w:type="dxa"/>
            <w:vAlign w:val="center"/>
          </w:tcPr>
          <w:p w14:paraId="3FEBE13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ECrGamh","properties":{"formattedCitation":"\\super 36\\nosupersub{}","plainCitation":"36","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6</w:t>
            </w:r>
            <w:r w:rsidRPr="00DF3C64">
              <w:rPr>
                <w:sz w:val="16"/>
                <w:szCs w:val="16"/>
              </w:rPr>
              <w:fldChar w:fldCharType="end"/>
            </w:r>
          </w:p>
        </w:tc>
        <w:tc>
          <w:tcPr>
            <w:tcW w:w="1182" w:type="dxa"/>
            <w:vAlign w:val="center"/>
          </w:tcPr>
          <w:p w14:paraId="572B8638"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BEC385B" w14:textId="77777777" w:rsidTr="00DF3C64">
        <w:trPr>
          <w:trHeight w:val="57"/>
        </w:trPr>
        <w:tc>
          <w:tcPr>
            <w:tcW w:w="733" w:type="dxa"/>
            <w:vAlign w:val="center"/>
          </w:tcPr>
          <w:p w14:paraId="2783C874" w14:textId="77777777" w:rsidR="00DF3C64" w:rsidRPr="00DF3C64" w:rsidRDefault="00000000" w:rsidP="00DF3C64">
            <w:pPr>
              <w:spacing w:line="140" w:lineRule="exact"/>
              <w:rPr>
                <w:i/>
                <w:sz w:val="16"/>
                <w:szCs w:val="16"/>
              </w:rPr>
            </w:pPr>
            <w:hyperlink r:id="rId33" w:history="1">
              <w:r w:rsidR="00DF3C64" w:rsidRPr="00DF3C64">
                <w:rPr>
                  <w:rStyle w:val="Hyperlink"/>
                  <w:sz w:val="16"/>
                  <w:szCs w:val="16"/>
                </w:rPr>
                <w:t>5J72</w:t>
              </w:r>
            </w:hyperlink>
          </w:p>
        </w:tc>
        <w:tc>
          <w:tcPr>
            <w:tcW w:w="963" w:type="dxa"/>
            <w:vAlign w:val="center"/>
          </w:tcPr>
          <w:p w14:paraId="05ADCF01" w14:textId="77777777" w:rsidR="00DF3C64" w:rsidRPr="00DF3C64" w:rsidRDefault="00DF3C64" w:rsidP="00DF3C64">
            <w:pPr>
              <w:spacing w:line="140" w:lineRule="exact"/>
              <w:rPr>
                <w:i/>
                <w:sz w:val="16"/>
                <w:szCs w:val="16"/>
              </w:rPr>
            </w:pPr>
            <w:r w:rsidRPr="00DF3C64">
              <w:rPr>
                <w:sz w:val="16"/>
                <w:szCs w:val="16"/>
              </w:rPr>
              <w:t>2016</w:t>
            </w:r>
          </w:p>
        </w:tc>
        <w:tc>
          <w:tcPr>
            <w:tcW w:w="709" w:type="dxa"/>
            <w:vAlign w:val="center"/>
          </w:tcPr>
          <w:p w14:paraId="77EB0A10"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EEE0A91"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5D180ECD" w14:textId="77777777" w:rsidR="00DF3C64" w:rsidRPr="00DF3C64" w:rsidRDefault="00DF3C64" w:rsidP="00DF3C64">
            <w:pPr>
              <w:spacing w:line="140" w:lineRule="exact"/>
              <w:rPr>
                <w:sz w:val="16"/>
                <w:szCs w:val="16"/>
              </w:rPr>
            </w:pPr>
            <w:r w:rsidRPr="00DF3C64">
              <w:rPr>
                <w:sz w:val="16"/>
                <w:szCs w:val="16"/>
              </w:rPr>
              <w:t>Citric Acid, Zn</w:t>
            </w:r>
            <w:r w:rsidRPr="00DF3C64">
              <w:rPr>
                <w:sz w:val="16"/>
                <w:szCs w:val="16"/>
                <w:vertAlign w:val="superscript"/>
              </w:rPr>
              <w:t>2+</w:t>
            </w:r>
            <w:r w:rsidRPr="00DF3C64">
              <w:rPr>
                <w:sz w:val="16"/>
                <w:szCs w:val="16"/>
              </w:rPr>
              <w:t>, Ca</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Na</w:t>
            </w:r>
            <w:r w:rsidRPr="00DF3C64">
              <w:rPr>
                <w:sz w:val="16"/>
                <w:szCs w:val="16"/>
                <w:vertAlign w:val="superscript"/>
              </w:rPr>
              <w:t>+</w:t>
            </w:r>
          </w:p>
        </w:tc>
        <w:tc>
          <w:tcPr>
            <w:tcW w:w="887" w:type="dxa"/>
            <w:vAlign w:val="center"/>
          </w:tcPr>
          <w:p w14:paraId="7EFCBC2A" w14:textId="77777777" w:rsidR="00DF3C64" w:rsidRPr="00DF3C64" w:rsidRDefault="00DF3C64" w:rsidP="00DF3C64">
            <w:pPr>
              <w:spacing w:line="140" w:lineRule="exact"/>
              <w:rPr>
                <w:sz w:val="16"/>
                <w:szCs w:val="16"/>
              </w:rPr>
            </w:pPr>
            <w:r w:rsidRPr="00DF3C64">
              <w:rPr>
                <w:sz w:val="16"/>
                <w:szCs w:val="16"/>
              </w:rPr>
              <w:t>638</w:t>
            </w:r>
          </w:p>
        </w:tc>
        <w:tc>
          <w:tcPr>
            <w:tcW w:w="887" w:type="dxa"/>
            <w:vAlign w:val="center"/>
          </w:tcPr>
          <w:p w14:paraId="40CB9477" w14:textId="77777777" w:rsidR="00DF3C64" w:rsidRPr="00DF3C64" w:rsidRDefault="00DF3C64" w:rsidP="00DF3C64">
            <w:pPr>
              <w:spacing w:line="140" w:lineRule="exact"/>
              <w:rPr>
                <w:sz w:val="16"/>
                <w:szCs w:val="16"/>
              </w:rPr>
            </w:pPr>
            <w:r w:rsidRPr="00DF3C64">
              <w:rPr>
                <w:sz w:val="16"/>
                <w:szCs w:val="16"/>
              </w:rPr>
              <w:t>181</w:t>
            </w:r>
          </w:p>
        </w:tc>
        <w:tc>
          <w:tcPr>
            <w:tcW w:w="2451" w:type="dxa"/>
            <w:vAlign w:val="center"/>
          </w:tcPr>
          <w:p w14:paraId="5D0B60C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188CEAC5"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11742A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i7G347k8","properties":{"formattedCitation":"\\super 33\\nosupersub{}","plainCitation":"33","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3</w:t>
            </w:r>
            <w:r w:rsidRPr="00DF3C64">
              <w:rPr>
                <w:sz w:val="16"/>
                <w:szCs w:val="16"/>
              </w:rPr>
              <w:fldChar w:fldCharType="end"/>
            </w:r>
          </w:p>
        </w:tc>
        <w:tc>
          <w:tcPr>
            <w:tcW w:w="1182" w:type="dxa"/>
            <w:vAlign w:val="center"/>
          </w:tcPr>
          <w:p w14:paraId="2466197B"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rrUtg9NB","properties":{"formattedCitation":"\\super 32\\nosupersub{}","plainCitation":"32","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2</w:t>
            </w:r>
            <w:r w:rsidRPr="00DF3C64">
              <w:rPr>
                <w:sz w:val="16"/>
                <w:szCs w:val="16"/>
              </w:rPr>
              <w:fldChar w:fldCharType="end"/>
            </w:r>
          </w:p>
        </w:tc>
      </w:tr>
      <w:tr w:rsidR="00DF3C64" w:rsidRPr="00225436" w14:paraId="6A0D803C" w14:textId="77777777" w:rsidTr="00DF3C64">
        <w:trPr>
          <w:trHeight w:val="57"/>
        </w:trPr>
        <w:tc>
          <w:tcPr>
            <w:tcW w:w="733" w:type="dxa"/>
            <w:vAlign w:val="center"/>
          </w:tcPr>
          <w:p w14:paraId="303AEF80" w14:textId="77777777" w:rsidR="00DF3C64" w:rsidRPr="00DF3C64" w:rsidRDefault="00000000" w:rsidP="00DF3C64">
            <w:pPr>
              <w:spacing w:line="140" w:lineRule="exact"/>
              <w:rPr>
                <w:i/>
                <w:sz w:val="16"/>
                <w:szCs w:val="16"/>
              </w:rPr>
            </w:pPr>
            <w:hyperlink r:id="rId34" w:history="1">
              <w:r w:rsidR="00DF3C64" w:rsidRPr="00DF3C64">
                <w:rPr>
                  <w:rStyle w:val="Hyperlink"/>
                  <w:sz w:val="16"/>
                  <w:szCs w:val="16"/>
                </w:rPr>
                <w:t>7TJ4</w:t>
              </w:r>
            </w:hyperlink>
          </w:p>
        </w:tc>
        <w:tc>
          <w:tcPr>
            <w:tcW w:w="963" w:type="dxa"/>
            <w:vAlign w:val="center"/>
          </w:tcPr>
          <w:p w14:paraId="6002BF77" w14:textId="77777777" w:rsidR="00DF3C64" w:rsidRPr="00DF3C64" w:rsidRDefault="00DF3C64" w:rsidP="00DF3C64">
            <w:pPr>
              <w:spacing w:line="140" w:lineRule="exact"/>
              <w:rPr>
                <w:i/>
                <w:sz w:val="16"/>
                <w:szCs w:val="16"/>
              </w:rPr>
            </w:pPr>
            <w:r w:rsidRPr="00DF3C64">
              <w:rPr>
                <w:sz w:val="16"/>
                <w:szCs w:val="16"/>
              </w:rPr>
              <w:t>2022</w:t>
            </w:r>
          </w:p>
        </w:tc>
        <w:tc>
          <w:tcPr>
            <w:tcW w:w="709" w:type="dxa"/>
            <w:vAlign w:val="center"/>
          </w:tcPr>
          <w:p w14:paraId="64781A62"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6E991FDA" w14:textId="77777777" w:rsidR="00DF3C64" w:rsidRPr="00DF3C64" w:rsidRDefault="00DF3C64" w:rsidP="00DF3C64">
            <w:pPr>
              <w:spacing w:line="140" w:lineRule="exact"/>
              <w:rPr>
                <w:i/>
                <w:sz w:val="16"/>
                <w:szCs w:val="16"/>
              </w:rPr>
            </w:pPr>
            <w:r w:rsidRPr="00DF3C64">
              <w:rPr>
                <w:i/>
                <w:sz w:val="16"/>
                <w:szCs w:val="16"/>
              </w:rPr>
              <w:t>Staphylococcus aureus</w:t>
            </w:r>
          </w:p>
        </w:tc>
        <w:tc>
          <w:tcPr>
            <w:tcW w:w="2862" w:type="dxa"/>
            <w:vAlign w:val="center"/>
          </w:tcPr>
          <w:p w14:paraId="0367F0E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45906C75" w14:textId="77777777" w:rsidR="00DF3C64" w:rsidRPr="00DF3C64" w:rsidRDefault="00DF3C64" w:rsidP="00DF3C64">
            <w:pPr>
              <w:spacing w:line="140" w:lineRule="exact"/>
              <w:rPr>
                <w:sz w:val="16"/>
                <w:szCs w:val="16"/>
              </w:rPr>
            </w:pPr>
            <w:r w:rsidRPr="00DF3C64">
              <w:rPr>
                <w:sz w:val="16"/>
                <w:szCs w:val="16"/>
              </w:rPr>
              <w:t>176</w:t>
            </w:r>
          </w:p>
        </w:tc>
        <w:tc>
          <w:tcPr>
            <w:tcW w:w="887" w:type="dxa"/>
            <w:vAlign w:val="center"/>
          </w:tcPr>
          <w:p w14:paraId="509DAF5A" w14:textId="77777777" w:rsidR="00DF3C64" w:rsidRPr="00DF3C64" w:rsidRDefault="00DF3C64" w:rsidP="00DF3C64">
            <w:pPr>
              <w:spacing w:line="140" w:lineRule="exact"/>
              <w:rPr>
                <w:sz w:val="16"/>
                <w:szCs w:val="16"/>
              </w:rPr>
            </w:pPr>
            <w:r w:rsidRPr="00DF3C64">
              <w:rPr>
                <w:sz w:val="16"/>
                <w:szCs w:val="16"/>
              </w:rPr>
              <w:t>165</w:t>
            </w:r>
          </w:p>
        </w:tc>
        <w:tc>
          <w:tcPr>
            <w:tcW w:w="2451" w:type="dxa"/>
            <w:vAlign w:val="center"/>
          </w:tcPr>
          <w:p w14:paraId="4C5CEA48"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2394BD26"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C29315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JIo4yTWK","properties":{"formattedCitation":"\\super 37\\nosupersub{}","plainCitation":"3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7</w:t>
            </w:r>
            <w:r w:rsidRPr="00DF3C64">
              <w:rPr>
                <w:sz w:val="16"/>
                <w:szCs w:val="16"/>
              </w:rPr>
              <w:fldChar w:fldCharType="end"/>
            </w:r>
          </w:p>
        </w:tc>
        <w:tc>
          <w:tcPr>
            <w:tcW w:w="1182" w:type="dxa"/>
            <w:vAlign w:val="center"/>
          </w:tcPr>
          <w:p w14:paraId="7356F54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WGihznN","properties":{"formattedCitation":"\\super 38\\nosupersub{}","plainCitation":"3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8</w:t>
            </w:r>
            <w:r w:rsidRPr="00DF3C64">
              <w:rPr>
                <w:sz w:val="16"/>
                <w:szCs w:val="16"/>
              </w:rPr>
              <w:fldChar w:fldCharType="end"/>
            </w:r>
          </w:p>
        </w:tc>
      </w:tr>
      <w:tr w:rsidR="00DF3C64" w:rsidRPr="00225436" w14:paraId="0F42A27E" w14:textId="77777777" w:rsidTr="00DF3C64">
        <w:trPr>
          <w:trHeight w:val="57"/>
        </w:trPr>
        <w:tc>
          <w:tcPr>
            <w:tcW w:w="733" w:type="dxa"/>
            <w:vAlign w:val="center"/>
          </w:tcPr>
          <w:p w14:paraId="22FD61FA" w14:textId="77777777" w:rsidR="00DF3C64" w:rsidRPr="00DF3C64" w:rsidRDefault="00000000" w:rsidP="00DF3C64">
            <w:pPr>
              <w:spacing w:line="140" w:lineRule="exact"/>
              <w:rPr>
                <w:i/>
                <w:sz w:val="16"/>
                <w:szCs w:val="16"/>
              </w:rPr>
            </w:pPr>
            <w:hyperlink r:id="rId35" w:history="1">
              <w:r w:rsidR="00DF3C64" w:rsidRPr="00DF3C64">
                <w:rPr>
                  <w:rStyle w:val="Hyperlink"/>
                  <w:sz w:val="16"/>
                  <w:szCs w:val="16"/>
                </w:rPr>
                <w:t>4RN7</w:t>
              </w:r>
            </w:hyperlink>
          </w:p>
        </w:tc>
        <w:tc>
          <w:tcPr>
            <w:tcW w:w="963" w:type="dxa"/>
            <w:vAlign w:val="center"/>
          </w:tcPr>
          <w:p w14:paraId="6DA4880A" w14:textId="77777777" w:rsidR="00DF3C64" w:rsidRPr="00DF3C64" w:rsidRDefault="00DF3C64" w:rsidP="00DF3C64">
            <w:pPr>
              <w:spacing w:line="140" w:lineRule="exact"/>
              <w:rPr>
                <w:i/>
                <w:sz w:val="16"/>
                <w:szCs w:val="16"/>
              </w:rPr>
            </w:pPr>
            <w:r w:rsidRPr="00DF3C64">
              <w:rPr>
                <w:sz w:val="16"/>
                <w:szCs w:val="16"/>
              </w:rPr>
              <w:t>2014</w:t>
            </w:r>
          </w:p>
        </w:tc>
        <w:tc>
          <w:tcPr>
            <w:tcW w:w="709" w:type="dxa"/>
            <w:vAlign w:val="center"/>
          </w:tcPr>
          <w:p w14:paraId="5C03C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81385D8"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4002689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xml:space="preserve">, Formic Acid, Glycerol,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377245E3" w14:textId="77777777" w:rsidR="00DF3C64" w:rsidRPr="00DF3C64" w:rsidRDefault="00DF3C64" w:rsidP="00DF3C64">
            <w:pPr>
              <w:spacing w:line="140" w:lineRule="exact"/>
              <w:rPr>
                <w:sz w:val="16"/>
                <w:szCs w:val="16"/>
              </w:rPr>
            </w:pPr>
            <w:r w:rsidRPr="00DF3C64">
              <w:rPr>
                <w:sz w:val="16"/>
                <w:szCs w:val="16"/>
              </w:rPr>
              <w:t>188</w:t>
            </w:r>
          </w:p>
        </w:tc>
        <w:tc>
          <w:tcPr>
            <w:tcW w:w="887" w:type="dxa"/>
            <w:vAlign w:val="center"/>
          </w:tcPr>
          <w:p w14:paraId="35EFECAF" w14:textId="77777777" w:rsidR="00DF3C64" w:rsidRPr="00DF3C64" w:rsidRDefault="00DF3C64" w:rsidP="00DF3C64">
            <w:pPr>
              <w:spacing w:line="140" w:lineRule="exact"/>
              <w:rPr>
                <w:sz w:val="16"/>
                <w:szCs w:val="16"/>
              </w:rPr>
            </w:pPr>
            <w:r w:rsidRPr="00DF3C64">
              <w:rPr>
                <w:sz w:val="16"/>
                <w:szCs w:val="16"/>
              </w:rPr>
              <w:t>174</w:t>
            </w:r>
          </w:p>
        </w:tc>
        <w:tc>
          <w:tcPr>
            <w:tcW w:w="2451" w:type="dxa"/>
            <w:vAlign w:val="center"/>
          </w:tcPr>
          <w:p w14:paraId="5057B98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0758CF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8ACE1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BcH74f7","properties":{"formattedCitation":"\\super 39\\nosupersub{}","plainCitation":"3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9</w:t>
            </w:r>
            <w:r w:rsidRPr="00DF3C64">
              <w:rPr>
                <w:sz w:val="16"/>
                <w:szCs w:val="16"/>
              </w:rPr>
              <w:fldChar w:fldCharType="end"/>
            </w:r>
          </w:p>
        </w:tc>
        <w:tc>
          <w:tcPr>
            <w:tcW w:w="1182" w:type="dxa"/>
            <w:vAlign w:val="center"/>
          </w:tcPr>
          <w:p w14:paraId="2B419D77"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218997B4" w14:textId="77777777" w:rsidTr="00DF3C64">
        <w:trPr>
          <w:trHeight w:val="57"/>
        </w:trPr>
        <w:tc>
          <w:tcPr>
            <w:tcW w:w="733" w:type="dxa"/>
            <w:vAlign w:val="center"/>
          </w:tcPr>
          <w:p w14:paraId="0A608176" w14:textId="77777777" w:rsidR="00DF3C64" w:rsidRPr="00DF3C64" w:rsidRDefault="00000000" w:rsidP="00DF3C64">
            <w:pPr>
              <w:spacing w:line="140" w:lineRule="exact"/>
              <w:rPr>
                <w:i/>
                <w:sz w:val="16"/>
                <w:szCs w:val="16"/>
              </w:rPr>
            </w:pPr>
            <w:hyperlink r:id="rId36" w:history="1">
              <w:r w:rsidR="00DF3C64" w:rsidRPr="00DF3C64">
                <w:rPr>
                  <w:rStyle w:val="Hyperlink"/>
                  <w:sz w:val="16"/>
                  <w:szCs w:val="16"/>
                </w:rPr>
                <w:t>5EMI</w:t>
              </w:r>
            </w:hyperlink>
          </w:p>
        </w:tc>
        <w:tc>
          <w:tcPr>
            <w:tcW w:w="963" w:type="dxa"/>
            <w:vAlign w:val="center"/>
          </w:tcPr>
          <w:p w14:paraId="33533C7F" w14:textId="77777777" w:rsidR="00DF3C64" w:rsidRPr="00DF3C64" w:rsidRDefault="00DF3C64" w:rsidP="00DF3C64">
            <w:pPr>
              <w:spacing w:line="140" w:lineRule="exact"/>
              <w:rPr>
                <w:sz w:val="16"/>
                <w:szCs w:val="16"/>
              </w:rPr>
            </w:pPr>
            <w:r w:rsidRPr="00DF3C64">
              <w:rPr>
                <w:sz w:val="16"/>
                <w:szCs w:val="16"/>
              </w:rPr>
              <w:t>2015/2016</w:t>
            </w:r>
          </w:p>
        </w:tc>
        <w:tc>
          <w:tcPr>
            <w:tcW w:w="709" w:type="dxa"/>
            <w:vAlign w:val="center"/>
          </w:tcPr>
          <w:p w14:paraId="1B44A9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34298920" w14:textId="77777777" w:rsidR="00DF3C64" w:rsidRPr="00DF3C64" w:rsidRDefault="00DF3C64" w:rsidP="00DF3C64">
            <w:pPr>
              <w:spacing w:line="140" w:lineRule="exact"/>
              <w:rPr>
                <w:i/>
                <w:sz w:val="16"/>
                <w:szCs w:val="16"/>
              </w:rPr>
            </w:pPr>
            <w:r w:rsidRPr="00DF3C64">
              <w:rPr>
                <w:i/>
                <w:sz w:val="16"/>
                <w:szCs w:val="16"/>
              </w:rPr>
              <w:t xml:space="preserve">Nostoc </w:t>
            </w:r>
            <w:proofErr w:type="spellStart"/>
            <w:r w:rsidRPr="00DF3C64">
              <w:rPr>
                <w:i/>
                <w:sz w:val="16"/>
                <w:szCs w:val="16"/>
              </w:rPr>
              <w:t>punctiforme</w:t>
            </w:r>
            <w:proofErr w:type="spellEnd"/>
            <w:r w:rsidRPr="00DF3C64">
              <w:rPr>
                <w:i/>
                <w:sz w:val="16"/>
                <w:szCs w:val="16"/>
              </w:rPr>
              <w:t xml:space="preserve"> </w:t>
            </w:r>
          </w:p>
        </w:tc>
        <w:tc>
          <w:tcPr>
            <w:tcW w:w="2862" w:type="dxa"/>
            <w:vAlign w:val="center"/>
          </w:tcPr>
          <w:p w14:paraId="387E509D" w14:textId="77777777" w:rsidR="00DF3C64" w:rsidRPr="00DF3C64" w:rsidRDefault="00DF3C64" w:rsidP="00DF3C64">
            <w:pPr>
              <w:spacing w:line="140" w:lineRule="exact"/>
              <w:rPr>
                <w:sz w:val="16"/>
                <w:szCs w:val="16"/>
              </w:rPr>
            </w:pPr>
            <w:r w:rsidRPr="00DF3C64">
              <w:rPr>
                <w:sz w:val="16"/>
                <w:szCs w:val="16"/>
              </w:rPr>
              <w:t>MES, MRD, Zn2+</w:t>
            </w:r>
          </w:p>
        </w:tc>
        <w:tc>
          <w:tcPr>
            <w:tcW w:w="887" w:type="dxa"/>
            <w:vAlign w:val="center"/>
          </w:tcPr>
          <w:p w14:paraId="60E77585"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2A944B08"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160F31F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FFCDC8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02A5BE7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M6ZMQjjo","properties":{"formattedCitation":"\\super 40\\nosupersub{}","plainCitation":"4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0</w:t>
            </w:r>
            <w:r w:rsidRPr="00DF3C64">
              <w:rPr>
                <w:sz w:val="16"/>
                <w:szCs w:val="16"/>
              </w:rPr>
              <w:fldChar w:fldCharType="end"/>
            </w:r>
          </w:p>
        </w:tc>
        <w:tc>
          <w:tcPr>
            <w:tcW w:w="1182" w:type="dxa"/>
            <w:vAlign w:val="center"/>
          </w:tcPr>
          <w:p w14:paraId="2B88289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DRAuuCe","properties":{"formattedCitation":"\\super 41\\nosupersub{}","plainCitation":"4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1</w:t>
            </w:r>
            <w:r w:rsidRPr="00DF3C64">
              <w:rPr>
                <w:sz w:val="16"/>
                <w:szCs w:val="16"/>
              </w:rPr>
              <w:fldChar w:fldCharType="end"/>
            </w:r>
          </w:p>
        </w:tc>
      </w:tr>
      <w:tr w:rsidR="00DF3C64" w:rsidRPr="00225436" w14:paraId="4C476912" w14:textId="77777777" w:rsidTr="00DF3C64">
        <w:trPr>
          <w:trHeight w:val="57"/>
        </w:trPr>
        <w:tc>
          <w:tcPr>
            <w:tcW w:w="733" w:type="dxa"/>
            <w:vAlign w:val="center"/>
          </w:tcPr>
          <w:p w14:paraId="368D8804" w14:textId="77777777" w:rsidR="00DF3C64" w:rsidRPr="00DF3C64" w:rsidRDefault="00000000" w:rsidP="00DF3C64">
            <w:pPr>
              <w:spacing w:line="140" w:lineRule="exact"/>
              <w:rPr>
                <w:i/>
                <w:sz w:val="16"/>
                <w:szCs w:val="16"/>
              </w:rPr>
            </w:pPr>
            <w:hyperlink r:id="rId37" w:history="1">
              <w:r w:rsidR="00DF3C64" w:rsidRPr="00DF3C64">
                <w:rPr>
                  <w:rStyle w:val="Hyperlink"/>
                  <w:sz w:val="16"/>
                  <w:szCs w:val="16"/>
                </w:rPr>
                <w:t>3NE8</w:t>
              </w:r>
            </w:hyperlink>
          </w:p>
        </w:tc>
        <w:tc>
          <w:tcPr>
            <w:tcW w:w="963" w:type="dxa"/>
            <w:vAlign w:val="center"/>
          </w:tcPr>
          <w:p w14:paraId="6EA7E10F" w14:textId="77777777" w:rsidR="00DF3C64" w:rsidRPr="00DF3C64" w:rsidRDefault="00DF3C64" w:rsidP="00DF3C64">
            <w:pPr>
              <w:spacing w:line="140" w:lineRule="exact"/>
              <w:rPr>
                <w:i/>
                <w:sz w:val="16"/>
                <w:szCs w:val="16"/>
              </w:rPr>
            </w:pPr>
            <w:r w:rsidRPr="00DF3C64">
              <w:rPr>
                <w:sz w:val="16"/>
                <w:szCs w:val="16"/>
              </w:rPr>
              <w:t>2010</w:t>
            </w:r>
          </w:p>
        </w:tc>
        <w:tc>
          <w:tcPr>
            <w:tcW w:w="709" w:type="dxa"/>
            <w:vAlign w:val="center"/>
          </w:tcPr>
          <w:p w14:paraId="3971F3F6"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3A8F36A" w14:textId="77777777" w:rsidR="00DF3C64" w:rsidRPr="00DF3C64" w:rsidRDefault="00DF3C64" w:rsidP="00DF3C64">
            <w:pPr>
              <w:spacing w:line="140" w:lineRule="exact"/>
              <w:rPr>
                <w:i/>
                <w:sz w:val="16"/>
                <w:szCs w:val="16"/>
              </w:rPr>
            </w:pPr>
            <w:r w:rsidRPr="00DF3C64">
              <w:rPr>
                <w:i/>
                <w:sz w:val="16"/>
                <w:szCs w:val="16"/>
              </w:rPr>
              <w:t xml:space="preserve">Bartonella </w:t>
            </w:r>
            <w:proofErr w:type="spellStart"/>
            <w:r w:rsidRPr="00DF3C64">
              <w:rPr>
                <w:i/>
                <w:sz w:val="16"/>
                <w:szCs w:val="16"/>
              </w:rPr>
              <w:t>henselae</w:t>
            </w:r>
            <w:proofErr w:type="spellEnd"/>
          </w:p>
        </w:tc>
        <w:tc>
          <w:tcPr>
            <w:tcW w:w="2862" w:type="dxa"/>
            <w:vAlign w:val="center"/>
          </w:tcPr>
          <w:p w14:paraId="638F1B8C" w14:textId="77777777" w:rsidR="00DF3C64" w:rsidRPr="00DF3C64" w:rsidRDefault="00DF3C64" w:rsidP="00DF3C64">
            <w:pPr>
              <w:spacing w:line="140" w:lineRule="exact"/>
              <w:rPr>
                <w:sz w:val="16"/>
                <w:szCs w:val="16"/>
              </w:rPr>
            </w:pPr>
            <w:r w:rsidRPr="00DF3C64">
              <w:rPr>
                <w:sz w:val="16"/>
                <w:szCs w:val="16"/>
              </w:rPr>
              <w:t>ACETATE ION, FORMIC ACID, GLYCEROL, Zn</w:t>
            </w:r>
            <w:r w:rsidRPr="00DF3C64">
              <w:rPr>
                <w:sz w:val="16"/>
                <w:szCs w:val="16"/>
                <w:vertAlign w:val="superscript"/>
              </w:rPr>
              <w:t>2+</w:t>
            </w:r>
          </w:p>
        </w:tc>
        <w:tc>
          <w:tcPr>
            <w:tcW w:w="887" w:type="dxa"/>
            <w:vAlign w:val="center"/>
          </w:tcPr>
          <w:p w14:paraId="0420B53C" w14:textId="77777777" w:rsidR="00DF3C64" w:rsidRPr="00DF3C64" w:rsidRDefault="00DF3C64" w:rsidP="00DF3C64">
            <w:pPr>
              <w:spacing w:line="140" w:lineRule="exact"/>
              <w:rPr>
                <w:sz w:val="16"/>
                <w:szCs w:val="16"/>
              </w:rPr>
            </w:pPr>
            <w:r w:rsidRPr="00DF3C64">
              <w:rPr>
                <w:sz w:val="16"/>
                <w:szCs w:val="16"/>
              </w:rPr>
              <w:t>234</w:t>
            </w:r>
          </w:p>
        </w:tc>
        <w:tc>
          <w:tcPr>
            <w:tcW w:w="887" w:type="dxa"/>
            <w:vAlign w:val="center"/>
          </w:tcPr>
          <w:p w14:paraId="75D57D6F"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1A3A05D6"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EFE959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7BEB50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otSbI3x","properties":{"formattedCitation":"\\super 42\\nosupersub{}","plainCitation":"4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2</w:t>
            </w:r>
            <w:r w:rsidRPr="00DF3C64">
              <w:rPr>
                <w:sz w:val="16"/>
                <w:szCs w:val="16"/>
              </w:rPr>
              <w:fldChar w:fldCharType="end"/>
            </w:r>
          </w:p>
        </w:tc>
        <w:tc>
          <w:tcPr>
            <w:tcW w:w="1182" w:type="dxa"/>
            <w:vAlign w:val="center"/>
          </w:tcPr>
          <w:p w14:paraId="7A3487B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x0e6uMs","properties":{"formattedCitation":"\\super 43\\nosupersub{}","plainCitation":"4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3</w:t>
            </w:r>
            <w:r w:rsidRPr="00DF3C64">
              <w:rPr>
                <w:sz w:val="16"/>
                <w:szCs w:val="16"/>
              </w:rPr>
              <w:fldChar w:fldCharType="end"/>
            </w:r>
          </w:p>
        </w:tc>
      </w:tr>
      <w:tr w:rsidR="00DF3C64" w:rsidRPr="00225436" w14:paraId="47C5BAE8" w14:textId="77777777" w:rsidTr="00DF3C64">
        <w:trPr>
          <w:trHeight w:val="57"/>
        </w:trPr>
        <w:tc>
          <w:tcPr>
            <w:tcW w:w="733" w:type="dxa"/>
            <w:vAlign w:val="center"/>
          </w:tcPr>
          <w:p w14:paraId="6A96BF76" w14:textId="77777777" w:rsidR="00DF3C64" w:rsidRPr="00DF3C64" w:rsidRDefault="00000000" w:rsidP="00DF3C64">
            <w:pPr>
              <w:spacing w:line="140" w:lineRule="exact"/>
              <w:rPr>
                <w:i/>
                <w:sz w:val="16"/>
                <w:szCs w:val="16"/>
              </w:rPr>
            </w:pPr>
            <w:hyperlink r:id="rId38" w:history="1">
              <w:r w:rsidR="00DF3C64" w:rsidRPr="00DF3C64">
                <w:rPr>
                  <w:rStyle w:val="Hyperlink"/>
                  <w:sz w:val="16"/>
                  <w:szCs w:val="16"/>
                </w:rPr>
                <w:t>4M6G</w:t>
              </w:r>
            </w:hyperlink>
          </w:p>
        </w:tc>
        <w:tc>
          <w:tcPr>
            <w:tcW w:w="963" w:type="dxa"/>
            <w:vAlign w:val="center"/>
          </w:tcPr>
          <w:p w14:paraId="343C0F99"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7F2F327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0B0609D"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9774F43"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11288A3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5B4B47C1"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20CA6E7"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A6BEC6B"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4959B27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jEGcZL5","properties":{"formattedCitation":"\\super 44\\nosupersub{}","plainCitation":"4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4</w:t>
            </w:r>
            <w:r w:rsidRPr="00DF3C64">
              <w:rPr>
                <w:sz w:val="16"/>
                <w:szCs w:val="16"/>
              </w:rPr>
              <w:fldChar w:fldCharType="end"/>
            </w:r>
            <w:r w:rsidRPr="00DF3C64">
              <w:rPr>
                <w:sz w:val="16"/>
                <w:szCs w:val="16"/>
              </w:rPr>
              <w:t xml:space="preserve"> </w:t>
            </w:r>
          </w:p>
        </w:tc>
        <w:tc>
          <w:tcPr>
            <w:tcW w:w="1182" w:type="dxa"/>
            <w:vAlign w:val="center"/>
          </w:tcPr>
          <w:p w14:paraId="11215BA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oCPcnhz","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382F7179" w14:textId="77777777" w:rsidTr="00DF3C64">
        <w:trPr>
          <w:trHeight w:val="57"/>
        </w:trPr>
        <w:tc>
          <w:tcPr>
            <w:tcW w:w="733" w:type="dxa"/>
            <w:vAlign w:val="center"/>
          </w:tcPr>
          <w:p w14:paraId="07A03AB0" w14:textId="77777777" w:rsidR="00DF3C64" w:rsidRPr="00DF3C64" w:rsidRDefault="00000000" w:rsidP="00DF3C64">
            <w:pPr>
              <w:spacing w:line="140" w:lineRule="exact"/>
              <w:rPr>
                <w:i/>
                <w:sz w:val="16"/>
                <w:szCs w:val="16"/>
              </w:rPr>
            </w:pPr>
            <w:hyperlink r:id="rId39" w:anchor="entity-1" w:history="1">
              <w:r w:rsidR="00DF3C64" w:rsidRPr="00DF3C64">
                <w:rPr>
                  <w:rStyle w:val="Hyperlink"/>
                  <w:sz w:val="16"/>
                  <w:szCs w:val="16"/>
                </w:rPr>
                <w:t>1JWQ</w:t>
              </w:r>
            </w:hyperlink>
          </w:p>
        </w:tc>
        <w:tc>
          <w:tcPr>
            <w:tcW w:w="963" w:type="dxa"/>
            <w:vAlign w:val="center"/>
          </w:tcPr>
          <w:p w14:paraId="28F834B3" w14:textId="77777777" w:rsidR="00DF3C64" w:rsidRPr="00DF3C64" w:rsidRDefault="00DF3C64" w:rsidP="00DF3C64">
            <w:pPr>
              <w:spacing w:line="140" w:lineRule="exact"/>
              <w:rPr>
                <w:i/>
                <w:sz w:val="16"/>
                <w:szCs w:val="16"/>
              </w:rPr>
            </w:pPr>
            <w:r w:rsidRPr="00DF3C64">
              <w:rPr>
                <w:sz w:val="16"/>
                <w:szCs w:val="16"/>
              </w:rPr>
              <w:t>2001</w:t>
            </w:r>
          </w:p>
        </w:tc>
        <w:tc>
          <w:tcPr>
            <w:tcW w:w="709" w:type="dxa"/>
            <w:vAlign w:val="center"/>
          </w:tcPr>
          <w:p w14:paraId="550A8A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07B90CD" w14:textId="77777777" w:rsidR="00DF3C64" w:rsidRPr="00DF3C64" w:rsidRDefault="00DF3C64" w:rsidP="00DF3C64">
            <w:pPr>
              <w:spacing w:line="140" w:lineRule="exact"/>
              <w:rPr>
                <w:i/>
                <w:sz w:val="16"/>
                <w:szCs w:val="16"/>
              </w:rPr>
            </w:pPr>
            <w:proofErr w:type="spellStart"/>
            <w:r w:rsidRPr="00DF3C64">
              <w:rPr>
                <w:i/>
                <w:sz w:val="16"/>
                <w:szCs w:val="16"/>
              </w:rPr>
              <w:t>Paenibacillus</w:t>
            </w:r>
            <w:proofErr w:type="spellEnd"/>
            <w:r w:rsidRPr="00DF3C64">
              <w:rPr>
                <w:i/>
                <w:sz w:val="16"/>
                <w:szCs w:val="16"/>
              </w:rPr>
              <w:t xml:space="preserve"> </w:t>
            </w:r>
            <w:proofErr w:type="spellStart"/>
            <w:r w:rsidRPr="00DF3C64">
              <w:rPr>
                <w:i/>
                <w:sz w:val="16"/>
                <w:szCs w:val="16"/>
              </w:rPr>
              <w:t>polymyxa</w:t>
            </w:r>
            <w:proofErr w:type="spellEnd"/>
          </w:p>
        </w:tc>
        <w:tc>
          <w:tcPr>
            <w:tcW w:w="2862" w:type="dxa"/>
            <w:vAlign w:val="center"/>
          </w:tcPr>
          <w:p w14:paraId="6F6EB008"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4641F84" w14:textId="77777777" w:rsidR="00DF3C64" w:rsidRPr="00DF3C64" w:rsidRDefault="00DF3C64" w:rsidP="00DF3C64">
            <w:pPr>
              <w:spacing w:line="140" w:lineRule="exact"/>
              <w:rPr>
                <w:sz w:val="16"/>
                <w:szCs w:val="16"/>
              </w:rPr>
            </w:pPr>
            <w:r w:rsidRPr="00DF3C64">
              <w:rPr>
                <w:sz w:val="16"/>
                <w:szCs w:val="16"/>
              </w:rPr>
              <w:t>179</w:t>
            </w:r>
          </w:p>
        </w:tc>
        <w:tc>
          <w:tcPr>
            <w:tcW w:w="887" w:type="dxa"/>
            <w:vAlign w:val="center"/>
          </w:tcPr>
          <w:p w14:paraId="1019C121" w14:textId="77777777" w:rsidR="00DF3C64" w:rsidRPr="00DF3C64" w:rsidRDefault="00DF3C64" w:rsidP="00DF3C64">
            <w:pPr>
              <w:spacing w:line="140" w:lineRule="exact"/>
              <w:rPr>
                <w:sz w:val="16"/>
                <w:szCs w:val="16"/>
              </w:rPr>
            </w:pPr>
            <w:r w:rsidRPr="00DF3C64">
              <w:rPr>
                <w:sz w:val="16"/>
                <w:szCs w:val="16"/>
              </w:rPr>
              <w:t>170</w:t>
            </w:r>
          </w:p>
        </w:tc>
        <w:tc>
          <w:tcPr>
            <w:tcW w:w="2451" w:type="dxa"/>
            <w:vAlign w:val="center"/>
          </w:tcPr>
          <w:p w14:paraId="4712CEFA"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79B2B4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56D92B0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VxHDLDT","properties":{"formattedCitation":"\\super 46\\nosupersub{}","plainCitation":"4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6</w:t>
            </w:r>
            <w:r w:rsidRPr="00DF3C64">
              <w:rPr>
                <w:sz w:val="16"/>
                <w:szCs w:val="16"/>
              </w:rPr>
              <w:fldChar w:fldCharType="end"/>
            </w:r>
          </w:p>
        </w:tc>
        <w:tc>
          <w:tcPr>
            <w:tcW w:w="1182" w:type="dxa"/>
            <w:vAlign w:val="center"/>
          </w:tcPr>
          <w:p w14:paraId="645551C9"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29ACE8D" w14:textId="77777777" w:rsidTr="00DF3C64">
        <w:trPr>
          <w:trHeight w:val="57"/>
        </w:trPr>
        <w:tc>
          <w:tcPr>
            <w:tcW w:w="733" w:type="dxa"/>
            <w:vAlign w:val="center"/>
          </w:tcPr>
          <w:p w14:paraId="0F21068D" w14:textId="77777777" w:rsidR="00DF3C64" w:rsidRPr="00DF3C64" w:rsidRDefault="00000000" w:rsidP="00DF3C64">
            <w:pPr>
              <w:spacing w:line="140" w:lineRule="exact"/>
              <w:rPr>
                <w:i/>
                <w:sz w:val="16"/>
                <w:szCs w:val="16"/>
              </w:rPr>
            </w:pPr>
            <w:hyperlink r:id="rId40" w:history="1">
              <w:r w:rsidR="00DF3C64" w:rsidRPr="00DF3C64">
                <w:rPr>
                  <w:rStyle w:val="Hyperlink"/>
                  <w:sz w:val="16"/>
                  <w:szCs w:val="16"/>
                </w:rPr>
                <w:t>4LQ6</w:t>
              </w:r>
            </w:hyperlink>
          </w:p>
        </w:tc>
        <w:tc>
          <w:tcPr>
            <w:tcW w:w="963" w:type="dxa"/>
            <w:vAlign w:val="center"/>
          </w:tcPr>
          <w:p w14:paraId="01050FAA"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3A36A8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DE46180"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D7D5FA4" w14:textId="77777777" w:rsidR="00DF3C64" w:rsidRPr="00DF3C64" w:rsidRDefault="00DF3C64" w:rsidP="00DF3C64">
            <w:pPr>
              <w:spacing w:line="140" w:lineRule="exact"/>
              <w:rPr>
                <w:sz w:val="16"/>
                <w:szCs w:val="16"/>
                <w:vertAlign w:val="superscript"/>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Pt</w:t>
            </w:r>
            <w:r w:rsidRPr="00DF3C64">
              <w:rPr>
                <w:sz w:val="16"/>
                <w:szCs w:val="16"/>
                <w:vertAlign w:val="superscript"/>
              </w:rPr>
              <w:t>2+</w:t>
            </w:r>
          </w:p>
        </w:tc>
        <w:tc>
          <w:tcPr>
            <w:tcW w:w="887" w:type="dxa"/>
            <w:vAlign w:val="center"/>
          </w:tcPr>
          <w:p w14:paraId="6DCADEE2" w14:textId="77777777" w:rsidR="00DF3C64" w:rsidRPr="00DF3C64" w:rsidRDefault="00DF3C64" w:rsidP="00DF3C64">
            <w:pPr>
              <w:spacing w:line="140" w:lineRule="exact"/>
              <w:rPr>
                <w:sz w:val="16"/>
                <w:szCs w:val="16"/>
              </w:rPr>
            </w:pPr>
            <w:r w:rsidRPr="00DF3C64">
              <w:rPr>
                <w:sz w:val="16"/>
                <w:szCs w:val="16"/>
              </w:rPr>
              <w:t>218</w:t>
            </w:r>
          </w:p>
        </w:tc>
        <w:tc>
          <w:tcPr>
            <w:tcW w:w="887" w:type="dxa"/>
            <w:vAlign w:val="center"/>
          </w:tcPr>
          <w:p w14:paraId="1AD568C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8228579"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F67363E"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2598C6B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cmMz205","properties":{"formattedCitation":"\\super 47\\nosupersub{}","plainCitation":"4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7</w:t>
            </w:r>
            <w:r w:rsidRPr="00DF3C64">
              <w:rPr>
                <w:sz w:val="16"/>
                <w:szCs w:val="16"/>
              </w:rPr>
              <w:fldChar w:fldCharType="end"/>
            </w:r>
          </w:p>
        </w:tc>
        <w:tc>
          <w:tcPr>
            <w:tcW w:w="1182" w:type="dxa"/>
            <w:vAlign w:val="center"/>
          </w:tcPr>
          <w:p w14:paraId="710BF3F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iNEOzGA","properties":{"formattedCitation":"\\super 48\\nosupersub{}","plainCitation":"4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8</w:t>
            </w:r>
            <w:r w:rsidRPr="00DF3C64">
              <w:rPr>
                <w:sz w:val="16"/>
                <w:szCs w:val="16"/>
              </w:rPr>
              <w:fldChar w:fldCharType="end"/>
            </w:r>
          </w:p>
        </w:tc>
      </w:tr>
      <w:tr w:rsidR="00DF3C64" w:rsidRPr="00225436" w14:paraId="5C14E29D" w14:textId="77777777" w:rsidTr="00DF3C64">
        <w:trPr>
          <w:trHeight w:val="57"/>
        </w:trPr>
        <w:tc>
          <w:tcPr>
            <w:tcW w:w="733" w:type="dxa"/>
            <w:vAlign w:val="center"/>
          </w:tcPr>
          <w:p w14:paraId="37F2DB41" w14:textId="77777777" w:rsidR="00DF3C64" w:rsidRPr="00DF3C64" w:rsidRDefault="00000000" w:rsidP="00DF3C64">
            <w:pPr>
              <w:spacing w:line="140" w:lineRule="exact"/>
              <w:rPr>
                <w:i/>
                <w:sz w:val="16"/>
                <w:szCs w:val="16"/>
              </w:rPr>
            </w:pPr>
            <w:hyperlink r:id="rId41" w:history="1">
              <w:r w:rsidR="00DF3C64" w:rsidRPr="00DF3C64">
                <w:rPr>
                  <w:rStyle w:val="Hyperlink"/>
                  <w:sz w:val="16"/>
                  <w:szCs w:val="16"/>
                </w:rPr>
                <w:t>4M6H</w:t>
              </w:r>
            </w:hyperlink>
          </w:p>
        </w:tc>
        <w:tc>
          <w:tcPr>
            <w:tcW w:w="963" w:type="dxa"/>
            <w:vAlign w:val="center"/>
          </w:tcPr>
          <w:p w14:paraId="7AD212F8"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682EA36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040D687"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272E6E4" w14:textId="77777777" w:rsidR="00DF3C64" w:rsidRPr="00DF3C64" w:rsidRDefault="00DF3C64" w:rsidP="00DF3C64">
            <w:pPr>
              <w:spacing w:line="140" w:lineRule="exact"/>
              <w:rPr>
                <w:sz w:val="16"/>
                <w:szCs w:val="16"/>
              </w:rPr>
            </w:pPr>
            <w:r w:rsidRPr="00DF3C64">
              <w:rPr>
                <w:sz w:val="16"/>
                <w:szCs w:val="16"/>
              </w:rPr>
              <w:t>None reported</w:t>
            </w:r>
          </w:p>
        </w:tc>
        <w:tc>
          <w:tcPr>
            <w:tcW w:w="887" w:type="dxa"/>
            <w:vAlign w:val="center"/>
          </w:tcPr>
          <w:p w14:paraId="7D10773D"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7BBB6B1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0099027" w14:textId="77777777" w:rsidR="00DF3C64" w:rsidRPr="00DF3C64" w:rsidRDefault="00DF3C64" w:rsidP="00DF3C64">
            <w:pPr>
              <w:spacing w:line="140" w:lineRule="exact"/>
              <w:rPr>
                <w:sz w:val="16"/>
                <w:szCs w:val="16"/>
              </w:rPr>
            </w:pPr>
            <w:r w:rsidRPr="00DF3C64">
              <w:rPr>
                <w:sz w:val="16"/>
                <w:szCs w:val="16"/>
              </w:rPr>
              <w:t>PDB search ‘N-</w:t>
            </w:r>
            <w:proofErr w:type="spellStart"/>
            <w:r w:rsidRPr="00DF3C64">
              <w:rPr>
                <w:sz w:val="16"/>
                <w:szCs w:val="16"/>
              </w:rPr>
              <w:t>acetylmuramoyl</w:t>
            </w:r>
            <w:proofErr w:type="spellEnd"/>
            <w:r w:rsidRPr="00DF3C64">
              <w:rPr>
                <w:sz w:val="16"/>
                <w:szCs w:val="16"/>
              </w:rPr>
              <w:t>-L-alanine activity’</w:t>
            </w:r>
          </w:p>
        </w:tc>
        <w:tc>
          <w:tcPr>
            <w:tcW w:w="1095" w:type="dxa"/>
            <w:vAlign w:val="center"/>
          </w:tcPr>
          <w:p w14:paraId="69EC06CD"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1ECDD02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yEP8gvK","properties":{"formattedCitation":"\\super 49\\nosupersub{}","plainCitation":"4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9</w:t>
            </w:r>
            <w:r w:rsidRPr="00DF3C64">
              <w:rPr>
                <w:sz w:val="16"/>
                <w:szCs w:val="16"/>
              </w:rPr>
              <w:fldChar w:fldCharType="end"/>
            </w:r>
          </w:p>
        </w:tc>
        <w:tc>
          <w:tcPr>
            <w:tcW w:w="1182" w:type="dxa"/>
            <w:vAlign w:val="center"/>
          </w:tcPr>
          <w:p w14:paraId="58B6137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lDNaqLV","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0FC04BFD" w14:textId="77777777" w:rsidTr="00DF3C64">
        <w:trPr>
          <w:trHeight w:val="57"/>
        </w:trPr>
        <w:tc>
          <w:tcPr>
            <w:tcW w:w="733" w:type="dxa"/>
            <w:vAlign w:val="center"/>
          </w:tcPr>
          <w:p w14:paraId="284697F3" w14:textId="77777777" w:rsidR="00DF3C64" w:rsidRPr="00DF3C64" w:rsidRDefault="00000000" w:rsidP="00DF3C64">
            <w:pPr>
              <w:spacing w:line="140" w:lineRule="exact"/>
              <w:rPr>
                <w:i/>
                <w:sz w:val="16"/>
                <w:szCs w:val="16"/>
              </w:rPr>
            </w:pPr>
            <w:hyperlink r:id="rId42" w:history="1">
              <w:r w:rsidR="00DF3C64" w:rsidRPr="00DF3C64">
                <w:rPr>
                  <w:rStyle w:val="Hyperlink"/>
                  <w:sz w:val="16"/>
                  <w:szCs w:val="16"/>
                </w:rPr>
                <w:t>4M6I</w:t>
              </w:r>
            </w:hyperlink>
          </w:p>
        </w:tc>
        <w:tc>
          <w:tcPr>
            <w:tcW w:w="963" w:type="dxa"/>
            <w:vAlign w:val="center"/>
          </w:tcPr>
          <w:p w14:paraId="374002DF"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2DBAE4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5D630A5"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5152ABE"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8159E2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406123EC"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9ABE1D5"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0203A510"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60E013E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xefXNVz","properties":{"formattedCitation":"\\super 50\\nosupersub{}","plainCitation":"5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0</w:t>
            </w:r>
            <w:r w:rsidRPr="00DF3C64">
              <w:rPr>
                <w:sz w:val="16"/>
                <w:szCs w:val="16"/>
              </w:rPr>
              <w:fldChar w:fldCharType="end"/>
            </w:r>
          </w:p>
        </w:tc>
        <w:tc>
          <w:tcPr>
            <w:tcW w:w="1182" w:type="dxa"/>
            <w:vAlign w:val="center"/>
          </w:tcPr>
          <w:p w14:paraId="0F677A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6rUCq4W","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4ACD93DC" w14:textId="77777777" w:rsidTr="00DF3C64">
        <w:trPr>
          <w:trHeight w:val="57"/>
        </w:trPr>
        <w:tc>
          <w:tcPr>
            <w:tcW w:w="733" w:type="dxa"/>
            <w:vAlign w:val="center"/>
          </w:tcPr>
          <w:p w14:paraId="5F2FD14C" w14:textId="77777777" w:rsidR="00DF3C64" w:rsidRPr="00DF3C64" w:rsidRDefault="00000000" w:rsidP="00DF3C64">
            <w:pPr>
              <w:spacing w:line="140" w:lineRule="exact"/>
              <w:rPr>
                <w:i/>
                <w:sz w:val="16"/>
                <w:szCs w:val="16"/>
              </w:rPr>
            </w:pPr>
            <w:hyperlink r:id="rId43" w:history="1">
              <w:r w:rsidR="00DF3C64" w:rsidRPr="00DF3C64">
                <w:rPr>
                  <w:rStyle w:val="Hyperlink"/>
                  <w:sz w:val="16"/>
                  <w:szCs w:val="16"/>
                </w:rPr>
                <w:t>7AGO</w:t>
              </w:r>
            </w:hyperlink>
          </w:p>
        </w:tc>
        <w:tc>
          <w:tcPr>
            <w:tcW w:w="963" w:type="dxa"/>
            <w:vAlign w:val="center"/>
          </w:tcPr>
          <w:p w14:paraId="487D26C7"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044575C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7C48385"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48F68DE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D-alpha-glutamine, Alanine</w:t>
            </w:r>
          </w:p>
        </w:tc>
        <w:tc>
          <w:tcPr>
            <w:tcW w:w="887" w:type="dxa"/>
            <w:vAlign w:val="center"/>
          </w:tcPr>
          <w:p w14:paraId="35AF0294"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1602C6ED"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963FC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61A5CD0"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2C675A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7sSWKVxj","properties":{"formattedCitation":"\\super 51\\nosupersub{}","plainCitation":"5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1</w:t>
            </w:r>
            <w:r w:rsidRPr="00DF3C64">
              <w:rPr>
                <w:sz w:val="16"/>
                <w:szCs w:val="16"/>
              </w:rPr>
              <w:fldChar w:fldCharType="end"/>
            </w:r>
          </w:p>
        </w:tc>
        <w:tc>
          <w:tcPr>
            <w:tcW w:w="1182" w:type="dxa"/>
            <w:vAlign w:val="center"/>
          </w:tcPr>
          <w:p w14:paraId="13F5767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z0KXcLE","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30CBED01" w14:textId="77777777" w:rsidTr="00DF3C64">
        <w:trPr>
          <w:trHeight w:val="57"/>
        </w:trPr>
        <w:tc>
          <w:tcPr>
            <w:tcW w:w="733" w:type="dxa"/>
            <w:vAlign w:val="center"/>
          </w:tcPr>
          <w:p w14:paraId="4BAE2B59" w14:textId="77777777" w:rsidR="00DF3C64" w:rsidRPr="00DF3C64" w:rsidRDefault="00000000" w:rsidP="00DF3C64">
            <w:pPr>
              <w:spacing w:line="140" w:lineRule="exact"/>
              <w:rPr>
                <w:i/>
                <w:sz w:val="16"/>
                <w:szCs w:val="16"/>
              </w:rPr>
            </w:pPr>
            <w:hyperlink r:id="rId44" w:history="1">
              <w:r w:rsidR="00DF3C64" w:rsidRPr="00DF3C64">
                <w:rPr>
                  <w:rStyle w:val="Hyperlink"/>
                  <w:sz w:val="16"/>
                  <w:szCs w:val="16"/>
                </w:rPr>
                <w:t>7AGM</w:t>
              </w:r>
            </w:hyperlink>
          </w:p>
        </w:tc>
        <w:tc>
          <w:tcPr>
            <w:tcW w:w="963" w:type="dxa"/>
            <w:vAlign w:val="center"/>
          </w:tcPr>
          <w:p w14:paraId="73C1D9A8"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6EC80A8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B499B44" w14:textId="77777777" w:rsidR="00DF3C64" w:rsidRPr="00DF3C64" w:rsidRDefault="00DF3C64" w:rsidP="00DF3C64">
            <w:pPr>
              <w:spacing w:line="140" w:lineRule="exact"/>
              <w:rPr>
                <w:i/>
                <w:sz w:val="16"/>
                <w:szCs w:val="16"/>
              </w:rPr>
            </w:pPr>
            <w:proofErr w:type="spellStart"/>
            <w:r w:rsidRPr="00DF3C64">
              <w:rPr>
                <w:i/>
                <w:sz w:val="16"/>
                <w:szCs w:val="16"/>
              </w:rPr>
              <w:t>Mycolicibacterium</w:t>
            </w:r>
            <w:proofErr w:type="spellEnd"/>
            <w:r w:rsidRPr="00DF3C64">
              <w:rPr>
                <w:i/>
                <w:sz w:val="16"/>
                <w:szCs w:val="16"/>
              </w:rPr>
              <w:t xml:space="preserve"> smegmatis</w:t>
            </w:r>
          </w:p>
        </w:tc>
        <w:tc>
          <w:tcPr>
            <w:tcW w:w="2862" w:type="dxa"/>
            <w:vAlign w:val="center"/>
          </w:tcPr>
          <w:p w14:paraId="21D643AA"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33EEA0EF" w14:textId="77777777" w:rsidR="00DF3C64" w:rsidRPr="00DF3C64" w:rsidRDefault="00DF3C64" w:rsidP="00DF3C64">
            <w:pPr>
              <w:spacing w:line="140" w:lineRule="exact"/>
              <w:rPr>
                <w:sz w:val="16"/>
                <w:szCs w:val="16"/>
              </w:rPr>
            </w:pPr>
            <w:r w:rsidRPr="00DF3C64">
              <w:rPr>
                <w:sz w:val="16"/>
                <w:szCs w:val="16"/>
              </w:rPr>
              <w:t>230</w:t>
            </w:r>
          </w:p>
        </w:tc>
        <w:tc>
          <w:tcPr>
            <w:tcW w:w="887" w:type="dxa"/>
            <w:vAlign w:val="center"/>
          </w:tcPr>
          <w:p w14:paraId="64A0B1E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D7181C"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DC4AE6E" w14:textId="77777777" w:rsidR="00DF3C64" w:rsidRPr="00DF3C64" w:rsidRDefault="00DF3C64" w:rsidP="00DF3C64">
            <w:pPr>
              <w:spacing w:line="140" w:lineRule="exact"/>
              <w:rPr>
                <w:sz w:val="16"/>
                <w:szCs w:val="16"/>
              </w:rPr>
            </w:pPr>
            <w:r w:rsidRPr="00DF3C64">
              <w:rPr>
                <w:sz w:val="16"/>
                <w:szCs w:val="16"/>
              </w:rPr>
              <w:t>2435</w:t>
            </w:r>
          </w:p>
        </w:tc>
        <w:tc>
          <w:tcPr>
            <w:tcW w:w="886" w:type="dxa"/>
            <w:vAlign w:val="center"/>
          </w:tcPr>
          <w:p w14:paraId="2D649E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Pq9PsGH","properties":{"formattedCitation":"\\super 53\\nosupersub{}","plainCitation":"5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3</w:t>
            </w:r>
            <w:r w:rsidRPr="00DF3C64">
              <w:rPr>
                <w:sz w:val="16"/>
                <w:szCs w:val="16"/>
              </w:rPr>
              <w:fldChar w:fldCharType="end"/>
            </w:r>
          </w:p>
        </w:tc>
        <w:tc>
          <w:tcPr>
            <w:tcW w:w="1182" w:type="dxa"/>
            <w:vAlign w:val="center"/>
          </w:tcPr>
          <w:p w14:paraId="080E89D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0SzYFLL","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06A3BD8B" w14:textId="77777777" w:rsidTr="00DF3C64">
        <w:trPr>
          <w:trHeight w:val="57"/>
        </w:trPr>
        <w:tc>
          <w:tcPr>
            <w:tcW w:w="733" w:type="dxa"/>
            <w:vAlign w:val="center"/>
          </w:tcPr>
          <w:p w14:paraId="1A5013A9" w14:textId="77777777" w:rsidR="00DF3C64" w:rsidRPr="00DF3C64" w:rsidRDefault="00000000" w:rsidP="00DF3C64">
            <w:pPr>
              <w:spacing w:line="140" w:lineRule="exact"/>
              <w:rPr>
                <w:i/>
                <w:sz w:val="16"/>
                <w:szCs w:val="16"/>
              </w:rPr>
            </w:pPr>
            <w:hyperlink r:id="rId45" w:history="1">
              <w:r w:rsidR="00DF3C64" w:rsidRPr="00DF3C64">
                <w:rPr>
                  <w:rStyle w:val="Hyperlink"/>
                  <w:sz w:val="16"/>
                  <w:szCs w:val="16"/>
                </w:rPr>
                <w:t>7AGL</w:t>
              </w:r>
            </w:hyperlink>
          </w:p>
        </w:tc>
        <w:tc>
          <w:tcPr>
            <w:tcW w:w="963" w:type="dxa"/>
            <w:vAlign w:val="center"/>
          </w:tcPr>
          <w:p w14:paraId="0D0EFB23"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12C51E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2F3B2A9D"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0BDE8CD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73CE2311"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462432E5"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5C14E6F"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3EAF0F6"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372AD1E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ZGTkVqT","properties":{"formattedCitation":"\\super 54\\nosupersub{}","plainCitation":"5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4</w:t>
            </w:r>
            <w:r w:rsidRPr="00DF3C64">
              <w:rPr>
                <w:sz w:val="16"/>
                <w:szCs w:val="16"/>
              </w:rPr>
              <w:fldChar w:fldCharType="end"/>
            </w:r>
          </w:p>
        </w:tc>
        <w:tc>
          <w:tcPr>
            <w:tcW w:w="1182" w:type="dxa"/>
            <w:vAlign w:val="center"/>
          </w:tcPr>
          <w:p w14:paraId="00C452A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nxCKKuY","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66845805" w14:textId="77777777" w:rsidTr="00DF3C64">
        <w:trPr>
          <w:trHeight w:val="57"/>
        </w:trPr>
        <w:tc>
          <w:tcPr>
            <w:tcW w:w="733" w:type="dxa"/>
            <w:vAlign w:val="center"/>
          </w:tcPr>
          <w:p w14:paraId="52AB2E0D" w14:textId="77777777" w:rsidR="00DF3C64" w:rsidRPr="00DF3C64" w:rsidRDefault="00000000" w:rsidP="00DF3C64">
            <w:pPr>
              <w:spacing w:line="140" w:lineRule="exact"/>
              <w:rPr>
                <w:i/>
                <w:sz w:val="16"/>
                <w:szCs w:val="16"/>
              </w:rPr>
            </w:pPr>
            <w:hyperlink r:id="rId46" w:history="1">
              <w:r w:rsidR="00DF3C64" w:rsidRPr="00DF3C64">
                <w:rPr>
                  <w:rStyle w:val="Hyperlink"/>
                  <w:sz w:val="16"/>
                  <w:szCs w:val="16"/>
                </w:rPr>
                <w:t>7RAG</w:t>
              </w:r>
            </w:hyperlink>
          </w:p>
        </w:tc>
        <w:tc>
          <w:tcPr>
            <w:tcW w:w="963" w:type="dxa"/>
            <w:vAlign w:val="center"/>
          </w:tcPr>
          <w:p w14:paraId="0C1282AC" w14:textId="77777777" w:rsidR="00DF3C64" w:rsidRPr="00DF3C64" w:rsidRDefault="00DF3C64" w:rsidP="00DF3C64">
            <w:pPr>
              <w:spacing w:line="140" w:lineRule="exact"/>
              <w:rPr>
                <w:i/>
                <w:sz w:val="16"/>
                <w:szCs w:val="16"/>
              </w:rPr>
            </w:pPr>
            <w:r w:rsidRPr="00DF3C64">
              <w:rPr>
                <w:sz w:val="16"/>
                <w:szCs w:val="16"/>
              </w:rPr>
              <w:t>2021</w:t>
            </w:r>
          </w:p>
        </w:tc>
        <w:tc>
          <w:tcPr>
            <w:tcW w:w="709" w:type="dxa"/>
            <w:vAlign w:val="center"/>
          </w:tcPr>
          <w:p w14:paraId="3D2BC1D3"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52B77E1D"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646DFCCB"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1,2-Ethanediol</w:t>
            </w:r>
          </w:p>
        </w:tc>
        <w:tc>
          <w:tcPr>
            <w:tcW w:w="887" w:type="dxa"/>
            <w:vAlign w:val="center"/>
          </w:tcPr>
          <w:p w14:paraId="6A87E4EA" w14:textId="77777777" w:rsidR="00DF3C64" w:rsidRPr="00DF3C64" w:rsidRDefault="00DF3C64" w:rsidP="00DF3C64">
            <w:pPr>
              <w:spacing w:line="140" w:lineRule="exact"/>
              <w:rPr>
                <w:sz w:val="16"/>
                <w:szCs w:val="16"/>
              </w:rPr>
            </w:pPr>
            <w:r w:rsidRPr="00DF3C64">
              <w:rPr>
                <w:sz w:val="16"/>
                <w:szCs w:val="16"/>
              </w:rPr>
              <w:t>210</w:t>
            </w:r>
          </w:p>
        </w:tc>
        <w:tc>
          <w:tcPr>
            <w:tcW w:w="887" w:type="dxa"/>
            <w:vAlign w:val="center"/>
          </w:tcPr>
          <w:p w14:paraId="7A65D7CB" w14:textId="77777777" w:rsidR="00DF3C64" w:rsidRPr="00DF3C64" w:rsidRDefault="00DF3C64" w:rsidP="00DF3C64">
            <w:pPr>
              <w:spacing w:line="140" w:lineRule="exact"/>
              <w:rPr>
                <w:sz w:val="16"/>
                <w:szCs w:val="16"/>
              </w:rPr>
            </w:pPr>
            <w:r w:rsidRPr="00DF3C64">
              <w:rPr>
                <w:sz w:val="16"/>
                <w:szCs w:val="16"/>
              </w:rPr>
              <w:t>188</w:t>
            </w:r>
          </w:p>
        </w:tc>
        <w:tc>
          <w:tcPr>
            <w:tcW w:w="2451" w:type="dxa"/>
            <w:vAlign w:val="center"/>
          </w:tcPr>
          <w:p w14:paraId="3014917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01C57E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A65B13A"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gwFkDuw","properties":{"formattedCitation":"\\super 55\\nosupersub{}","plainCitation":"5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5</w:t>
            </w:r>
            <w:r w:rsidRPr="00DF3C64">
              <w:rPr>
                <w:sz w:val="16"/>
                <w:szCs w:val="16"/>
              </w:rPr>
              <w:fldChar w:fldCharType="end"/>
            </w:r>
          </w:p>
        </w:tc>
        <w:tc>
          <w:tcPr>
            <w:tcW w:w="1182" w:type="dxa"/>
            <w:vAlign w:val="center"/>
          </w:tcPr>
          <w:p w14:paraId="2A4CFCA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pjoRpF1j","properties":{"formattedCitation":"\\super 56\\nosupersub{}","plainCitation":"5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6</w:t>
            </w:r>
            <w:r w:rsidRPr="00DF3C64">
              <w:rPr>
                <w:sz w:val="16"/>
                <w:szCs w:val="16"/>
              </w:rPr>
              <w:fldChar w:fldCharType="end"/>
            </w:r>
          </w:p>
        </w:tc>
      </w:tr>
      <w:tr w:rsidR="00DF3C64" w:rsidRPr="00225436" w14:paraId="0BEF30A9" w14:textId="77777777" w:rsidTr="00DF3C64">
        <w:trPr>
          <w:trHeight w:val="57"/>
        </w:trPr>
        <w:tc>
          <w:tcPr>
            <w:tcW w:w="733" w:type="dxa"/>
            <w:vAlign w:val="center"/>
          </w:tcPr>
          <w:p w14:paraId="7E31A61B" w14:textId="77777777" w:rsidR="00DF3C64" w:rsidRPr="00DF3C64" w:rsidRDefault="00000000" w:rsidP="00DF3C64">
            <w:pPr>
              <w:spacing w:line="140" w:lineRule="exact"/>
              <w:rPr>
                <w:i/>
                <w:sz w:val="16"/>
                <w:szCs w:val="16"/>
              </w:rPr>
            </w:pPr>
            <w:hyperlink r:id="rId47" w:history="1">
              <w:r w:rsidR="00DF3C64" w:rsidRPr="00DF3C64">
                <w:rPr>
                  <w:rStyle w:val="Hyperlink"/>
                  <w:sz w:val="16"/>
                  <w:szCs w:val="16"/>
                </w:rPr>
                <w:t>1XOV</w:t>
              </w:r>
            </w:hyperlink>
          </w:p>
        </w:tc>
        <w:tc>
          <w:tcPr>
            <w:tcW w:w="963" w:type="dxa"/>
            <w:vAlign w:val="center"/>
          </w:tcPr>
          <w:p w14:paraId="51BE6865" w14:textId="77777777" w:rsidR="00DF3C64" w:rsidRPr="00DF3C64" w:rsidRDefault="00DF3C64" w:rsidP="00DF3C64">
            <w:pPr>
              <w:spacing w:line="140" w:lineRule="exact"/>
              <w:rPr>
                <w:i/>
                <w:sz w:val="16"/>
                <w:szCs w:val="16"/>
              </w:rPr>
            </w:pPr>
            <w:r w:rsidRPr="00DF3C64">
              <w:rPr>
                <w:sz w:val="16"/>
                <w:szCs w:val="16"/>
              </w:rPr>
              <w:t>2004</w:t>
            </w:r>
          </w:p>
        </w:tc>
        <w:tc>
          <w:tcPr>
            <w:tcW w:w="709" w:type="dxa"/>
            <w:vAlign w:val="center"/>
          </w:tcPr>
          <w:p w14:paraId="10B7DE0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8CCBB1B" w14:textId="77777777" w:rsidR="00DF3C64" w:rsidRPr="00DF3C64" w:rsidRDefault="00DF3C64" w:rsidP="00DF3C64">
            <w:pPr>
              <w:spacing w:line="140" w:lineRule="exact"/>
              <w:rPr>
                <w:i/>
                <w:sz w:val="16"/>
                <w:szCs w:val="16"/>
              </w:rPr>
            </w:pPr>
            <w:r w:rsidRPr="00DF3C64">
              <w:rPr>
                <w:i/>
                <w:sz w:val="16"/>
                <w:szCs w:val="16"/>
              </w:rPr>
              <w:t>Listeria monocytogenes</w:t>
            </w:r>
          </w:p>
        </w:tc>
        <w:tc>
          <w:tcPr>
            <w:tcW w:w="2862" w:type="dxa"/>
            <w:vAlign w:val="center"/>
          </w:tcPr>
          <w:p w14:paraId="6132E67B" w14:textId="77777777" w:rsidR="00DF3C64" w:rsidRPr="00DF3C64" w:rsidRDefault="00DF3C64" w:rsidP="00DF3C64">
            <w:pPr>
              <w:spacing w:line="140" w:lineRule="exact"/>
              <w:rPr>
                <w:sz w:val="16"/>
                <w:szCs w:val="16"/>
              </w:rPr>
            </w:pPr>
            <w:r w:rsidRPr="00DF3C64">
              <w:rPr>
                <w:sz w:val="16"/>
                <w:szCs w:val="16"/>
              </w:rPr>
              <w:t>Cl</w:t>
            </w:r>
            <w:proofErr w:type="gramStart"/>
            <w:r w:rsidRPr="00DF3C64">
              <w:rPr>
                <w:sz w:val="16"/>
                <w:szCs w:val="16"/>
              </w:rPr>
              <w:t>- ,GLUTAMIC</w:t>
            </w:r>
            <w:proofErr w:type="gramEnd"/>
            <w:r w:rsidRPr="00DF3C64">
              <w:rPr>
                <w:sz w:val="16"/>
                <w:szCs w:val="16"/>
              </w:rPr>
              <w:t xml:space="preserve"> ACID,  LYSINE,  2-AMINO-2-HYDROXYMETHYL-PROPANE-1,3-DIOL,  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78C0D745" w14:textId="77777777" w:rsidR="00DF3C64" w:rsidRPr="00DF3C64" w:rsidRDefault="00DF3C64" w:rsidP="00DF3C64">
            <w:pPr>
              <w:spacing w:line="140" w:lineRule="exact"/>
              <w:rPr>
                <w:sz w:val="16"/>
                <w:szCs w:val="16"/>
              </w:rPr>
            </w:pPr>
            <w:r w:rsidRPr="00DF3C64">
              <w:rPr>
                <w:sz w:val="16"/>
                <w:szCs w:val="16"/>
              </w:rPr>
              <w:t>326</w:t>
            </w:r>
          </w:p>
        </w:tc>
        <w:tc>
          <w:tcPr>
            <w:tcW w:w="887" w:type="dxa"/>
            <w:vAlign w:val="center"/>
          </w:tcPr>
          <w:p w14:paraId="190F6310" w14:textId="77777777" w:rsidR="00DF3C64" w:rsidRPr="00DF3C64" w:rsidRDefault="00DF3C64" w:rsidP="00DF3C64">
            <w:pPr>
              <w:spacing w:line="140" w:lineRule="exact"/>
              <w:rPr>
                <w:sz w:val="16"/>
                <w:szCs w:val="16"/>
              </w:rPr>
            </w:pPr>
            <w:r w:rsidRPr="00DF3C64">
              <w:rPr>
                <w:sz w:val="16"/>
                <w:szCs w:val="16"/>
              </w:rPr>
              <w:t>167</w:t>
            </w:r>
          </w:p>
        </w:tc>
        <w:tc>
          <w:tcPr>
            <w:tcW w:w="2451" w:type="dxa"/>
            <w:vAlign w:val="center"/>
          </w:tcPr>
          <w:p w14:paraId="7E580CF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2F73E40" w14:textId="77777777" w:rsidR="00DF3C64" w:rsidRPr="00DF3C64" w:rsidRDefault="00DF3C64" w:rsidP="00DF3C64">
            <w:pPr>
              <w:spacing w:line="140" w:lineRule="exact"/>
              <w:rPr>
                <w:sz w:val="16"/>
                <w:szCs w:val="16"/>
              </w:rPr>
            </w:pPr>
            <w:r w:rsidRPr="00DF3C64">
              <w:rPr>
                <w:sz w:val="16"/>
                <w:szCs w:val="16"/>
              </w:rPr>
              <w:t>1066</w:t>
            </w:r>
          </w:p>
        </w:tc>
        <w:tc>
          <w:tcPr>
            <w:tcW w:w="886" w:type="dxa"/>
            <w:vAlign w:val="center"/>
          </w:tcPr>
          <w:p w14:paraId="321BC5F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5Rqa4iq","properties":{"formattedCitation":"\\super 57\\nosupersub{}","plainCitation":"5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7</w:t>
            </w:r>
            <w:r w:rsidRPr="00DF3C64">
              <w:rPr>
                <w:sz w:val="16"/>
                <w:szCs w:val="16"/>
              </w:rPr>
              <w:fldChar w:fldCharType="end"/>
            </w:r>
          </w:p>
        </w:tc>
        <w:tc>
          <w:tcPr>
            <w:tcW w:w="1182" w:type="dxa"/>
            <w:vAlign w:val="center"/>
          </w:tcPr>
          <w:p w14:paraId="6E8553D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B9YquQt","properties":{"formattedCitation":"\\super 58\\nosupersub{}","plainCitation":"5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8</w:t>
            </w:r>
            <w:r w:rsidRPr="00DF3C64">
              <w:rPr>
                <w:sz w:val="16"/>
                <w:szCs w:val="16"/>
              </w:rPr>
              <w:fldChar w:fldCharType="end"/>
            </w:r>
          </w:p>
        </w:tc>
      </w:tr>
      <w:tr w:rsidR="00DF3C64" w:rsidRPr="00225436" w14:paraId="145AECD7" w14:textId="77777777" w:rsidTr="00DF3C64">
        <w:trPr>
          <w:trHeight w:val="57"/>
        </w:trPr>
        <w:tc>
          <w:tcPr>
            <w:tcW w:w="733" w:type="dxa"/>
            <w:vAlign w:val="center"/>
          </w:tcPr>
          <w:p w14:paraId="722A821B" w14:textId="77777777" w:rsidR="00DF3C64" w:rsidRPr="00DF3C64" w:rsidRDefault="00000000" w:rsidP="00DF3C64">
            <w:pPr>
              <w:spacing w:line="140" w:lineRule="exact"/>
              <w:rPr>
                <w:i/>
                <w:sz w:val="16"/>
                <w:szCs w:val="16"/>
              </w:rPr>
            </w:pPr>
            <w:hyperlink r:id="rId48" w:history="1">
              <w:r w:rsidR="00DF3C64" w:rsidRPr="00DF3C64">
                <w:rPr>
                  <w:rStyle w:val="Hyperlink"/>
                  <w:sz w:val="16"/>
                  <w:szCs w:val="16"/>
                </w:rPr>
                <w:t>3QAY</w:t>
              </w:r>
            </w:hyperlink>
          </w:p>
        </w:tc>
        <w:tc>
          <w:tcPr>
            <w:tcW w:w="963" w:type="dxa"/>
            <w:vAlign w:val="center"/>
          </w:tcPr>
          <w:p w14:paraId="63CE4748" w14:textId="77777777" w:rsidR="00DF3C64" w:rsidRPr="00DF3C64" w:rsidRDefault="00DF3C64" w:rsidP="00DF3C64">
            <w:pPr>
              <w:spacing w:line="140" w:lineRule="exact"/>
              <w:rPr>
                <w:i/>
                <w:sz w:val="16"/>
                <w:szCs w:val="16"/>
              </w:rPr>
            </w:pPr>
            <w:r w:rsidRPr="00DF3C64">
              <w:rPr>
                <w:sz w:val="16"/>
                <w:szCs w:val="16"/>
              </w:rPr>
              <w:t>2011</w:t>
            </w:r>
          </w:p>
        </w:tc>
        <w:tc>
          <w:tcPr>
            <w:tcW w:w="709" w:type="dxa"/>
            <w:vAlign w:val="center"/>
          </w:tcPr>
          <w:p w14:paraId="7B9190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A63C460" w14:textId="77777777" w:rsidR="00DF3C64" w:rsidRPr="00DF3C64" w:rsidRDefault="00DF3C64" w:rsidP="00DF3C64">
            <w:pPr>
              <w:spacing w:line="140" w:lineRule="exact"/>
              <w:rPr>
                <w:sz w:val="16"/>
                <w:szCs w:val="16"/>
              </w:rPr>
            </w:pPr>
            <w:proofErr w:type="spellStart"/>
            <w:r w:rsidRPr="00DF3C64">
              <w:rPr>
                <w:i/>
                <w:sz w:val="16"/>
                <w:szCs w:val="16"/>
              </w:rPr>
              <w:t>Colneyvirus</w:t>
            </w:r>
            <w:proofErr w:type="spellEnd"/>
          </w:p>
        </w:tc>
        <w:tc>
          <w:tcPr>
            <w:tcW w:w="2862" w:type="dxa"/>
            <w:vAlign w:val="center"/>
          </w:tcPr>
          <w:p w14:paraId="00714543" w14:textId="77777777" w:rsidR="00DF3C64" w:rsidRPr="00DF3C64" w:rsidRDefault="00DF3C64" w:rsidP="00DF3C64">
            <w:pPr>
              <w:spacing w:line="140" w:lineRule="exact"/>
              <w:rPr>
                <w:sz w:val="16"/>
                <w:szCs w:val="16"/>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147AB92A"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431E3EF9" w14:textId="77777777" w:rsidR="00DF3C64" w:rsidRPr="00DF3C64" w:rsidRDefault="00DF3C64" w:rsidP="00DF3C64">
            <w:pPr>
              <w:spacing w:line="140" w:lineRule="exact"/>
              <w:rPr>
                <w:sz w:val="16"/>
                <w:szCs w:val="16"/>
              </w:rPr>
            </w:pPr>
            <w:r w:rsidRPr="00DF3C64">
              <w:rPr>
                <w:sz w:val="16"/>
                <w:szCs w:val="16"/>
              </w:rPr>
              <w:t>172</w:t>
            </w:r>
          </w:p>
        </w:tc>
        <w:tc>
          <w:tcPr>
            <w:tcW w:w="2451" w:type="dxa"/>
            <w:vAlign w:val="center"/>
          </w:tcPr>
          <w:p w14:paraId="7A62BD1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8FC3F32" w14:textId="77777777" w:rsidR="00DF3C64" w:rsidRPr="00DF3C64" w:rsidRDefault="00DF3C64" w:rsidP="00DF3C64">
            <w:pPr>
              <w:spacing w:line="140" w:lineRule="exact"/>
              <w:rPr>
                <w:sz w:val="16"/>
                <w:szCs w:val="16"/>
              </w:rPr>
            </w:pPr>
            <w:r w:rsidRPr="00DF3C64">
              <w:rPr>
                <w:sz w:val="16"/>
                <w:szCs w:val="16"/>
              </w:rPr>
              <w:t>463</w:t>
            </w:r>
          </w:p>
        </w:tc>
        <w:tc>
          <w:tcPr>
            <w:tcW w:w="886" w:type="dxa"/>
            <w:vAlign w:val="center"/>
          </w:tcPr>
          <w:p w14:paraId="40112B1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XWaMAEY4","properties":{"formattedCitation":"\\super 59\\nosupersub{}","plainCitation":"5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9</w:t>
            </w:r>
            <w:r w:rsidRPr="00DF3C64">
              <w:rPr>
                <w:sz w:val="16"/>
                <w:szCs w:val="16"/>
              </w:rPr>
              <w:fldChar w:fldCharType="end"/>
            </w:r>
          </w:p>
        </w:tc>
        <w:tc>
          <w:tcPr>
            <w:tcW w:w="1182" w:type="dxa"/>
            <w:vAlign w:val="center"/>
          </w:tcPr>
          <w:p w14:paraId="6DB0027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5Df2s15","properties":{"formattedCitation":"\\super 60\\nosupersub{}","plainCitation":"6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60</w:t>
            </w:r>
            <w:r w:rsidRPr="00DF3C64">
              <w:rPr>
                <w:sz w:val="16"/>
                <w:szCs w:val="16"/>
              </w:rPr>
              <w:fldChar w:fldCharType="end"/>
            </w:r>
          </w:p>
        </w:tc>
      </w:tr>
      <w:bookmarkEnd w:id="46"/>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632C11">
          <w:pgSz w:w="16838" w:h="11906" w:orient="landscape"/>
          <w:pgMar w:top="1021" w:right="1021" w:bottom="1021" w:left="1021" w:header="709" w:footer="709" w:gutter="0"/>
          <w:cols w:space="708"/>
          <w:docGrid w:linePitch="360"/>
        </w:sectPr>
      </w:pPr>
    </w:p>
    <w:p w14:paraId="591AA13F" w14:textId="34649598" w:rsidR="008136EA" w:rsidRPr="00FD3821" w:rsidRDefault="00937140" w:rsidP="00225436">
      <w:r>
        <w:lastRenderedPageBreak/>
        <w:t xml:space="preserve">The lengths of the sequences for these structures varied widely in length from 175-638, however length of the annotated amidase_3 domain varied less significantly, with a range from </w:t>
      </w:r>
      <w:r w:rsidR="00E2469C">
        <w:t>159-215</w:t>
      </w:r>
      <w:r>
        <w:t xml:space="preserve">. </w:t>
      </w:r>
      <w:r w:rsidR="00F9157B">
        <w:t xml:space="preserve">5J72 and 4RN7 are both from </w:t>
      </w:r>
      <w:r w:rsidR="00F9157B" w:rsidRPr="00F9157B">
        <w:rPr>
          <w:i/>
          <w:iCs/>
        </w:rPr>
        <w:t>Clostridium difficile</w:t>
      </w:r>
      <w:r w:rsidR="00F9157B">
        <w:t xml:space="preserve">, however were deposited by different research groups and present different structures and sequences, where 5J72 is much longer. It is possible 4RN7 is a ‘cropped’ structure representing just the catalytic domain of this protein. </w:t>
      </w:r>
      <w:r w:rsidR="00160E31">
        <w:t xml:space="preserve">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rsidR="00160E31">
        <w:t>PDBeFOLD</w:t>
      </w:r>
      <w:proofErr w:type="spellEnd"/>
      <w:r w:rsidR="00160E31">
        <w:t xml:space="preserve"> using the structure 4BIN had a low (&lt;=17%) percentage of alignment of residues based on alignment in space for all identified structures. </w:t>
      </w:r>
      <w:r w:rsidR="008136EA">
        <w:t>T</w:t>
      </w:r>
      <w:r w:rsidR="00160E31">
        <w:t>he species in this shortlist var</w:t>
      </w:r>
      <w:r w:rsidR="008136EA">
        <w:t>y</w:t>
      </w:r>
      <w:r w:rsidR="00160E31">
        <w:t xml:space="preserve"> greatly, consisting of a mixture of gram-positive and gram-negative bacteria as well as bacteriophages, but tend to be reported with a zinc ion cofactor.</w:t>
      </w:r>
    </w:p>
    <w:p w14:paraId="511AC469" w14:textId="7B043DF4" w:rsidR="008136EA" w:rsidRDefault="008136EA" w:rsidP="00A25EA9">
      <w:pPr>
        <w:pStyle w:val="Heading3"/>
      </w:pPr>
      <w:bookmarkStart w:id="47" w:name="_Toc165099706"/>
      <w:commentRangeStart w:id="48"/>
      <w:r>
        <w:t xml:space="preserve">Generating an </w:t>
      </w:r>
      <w:proofErr w:type="spellStart"/>
      <w:r>
        <w:t>AmiC</w:t>
      </w:r>
      <w:proofErr w:type="spellEnd"/>
      <w:r>
        <w:t xml:space="preserve"> sequence homologue list</w:t>
      </w:r>
      <w:commentRangeEnd w:id="48"/>
      <w:r>
        <w:rPr>
          <w:rStyle w:val="CommentReference"/>
          <w:rFonts w:asciiTheme="minorHAnsi" w:eastAsiaTheme="minorHAnsi" w:hAnsiTheme="minorHAnsi" w:cstheme="minorBidi"/>
          <w:color w:val="auto"/>
        </w:rPr>
        <w:commentReference w:id="48"/>
      </w:r>
      <w:bookmarkEnd w:id="47"/>
    </w:p>
    <w:p w14:paraId="21122435" w14:textId="2A5AFCC0" w:rsidR="00135938" w:rsidRDefault="00F960B0" w:rsidP="00225436">
      <w:r>
        <w:t xml:space="preserve">A </w:t>
      </w:r>
      <w:proofErr w:type="spellStart"/>
      <w:r>
        <w:t>BLASTp</w:t>
      </w:r>
      <w:proofErr w:type="spellEnd"/>
      <w:r>
        <w:t xml:space="preserve"> search for </w:t>
      </w:r>
      <w:r w:rsidR="003555D9">
        <w:t xml:space="preserve">the top 5000 significantly aligned </w:t>
      </w:r>
      <w:proofErr w:type="spellStart"/>
      <w:r>
        <w:t>RefSeq</w:t>
      </w:r>
      <w:proofErr w:type="spellEnd"/>
      <w:r>
        <w:t xml:space="preserve"> sequences was performed for each of the candidate </w:t>
      </w:r>
      <w:proofErr w:type="spellStart"/>
      <w:r w:rsidR="003555D9">
        <w:t>AmiC</w:t>
      </w:r>
      <w:proofErr w:type="spellEnd"/>
      <w:r>
        <w:t xml:space="preserve"> </w:t>
      </w:r>
      <w:r w:rsidR="003555D9">
        <w:t>amidase_3 domains</w:t>
      </w:r>
      <w:r w:rsidR="00075CCB">
        <w:t xml:space="preserve">, which identified in total 61,489 sequences. </w:t>
      </w:r>
      <w:r w:rsidR="00F1788C">
        <w:t xml:space="preserve">The number of identified sequences is given for each protein in Table 1. </w:t>
      </w:r>
      <w:r w:rsidR="00075CCB">
        <w:t xml:space="preserve">After removing duplicate sequences, </w:t>
      </w:r>
      <w:proofErr w:type="spellStart"/>
      <w:r w:rsidR="00075CCB">
        <w:t>BLASTp</w:t>
      </w:r>
      <w:proofErr w:type="spellEnd"/>
      <w:r w:rsidR="00075CCB">
        <w:t xml:space="preserve"> identified </w:t>
      </w:r>
      <w:r w:rsidR="00E24D8D">
        <w:t>39,303</w:t>
      </w:r>
      <w:r w:rsidR="00724B14">
        <w:t xml:space="preserve"> </w:t>
      </w:r>
      <w:r w:rsidR="00075CCB">
        <w:t xml:space="preserve">candidate </w:t>
      </w:r>
      <w:proofErr w:type="spellStart"/>
      <w:r w:rsidR="00075CCB">
        <w:t>AmiC</w:t>
      </w:r>
      <w:proofErr w:type="spellEnd"/>
      <w:r w:rsidR="00075CCB">
        <w:t xml:space="preserve"> homologous sequences. </w:t>
      </w:r>
    </w:p>
    <w:p w14:paraId="56D5D54F" w14:textId="0EB81494" w:rsidR="00E46454" w:rsidRDefault="00135938" w:rsidP="00E46454">
      <w:proofErr w:type="spellStart"/>
      <w:r>
        <w:t>Interpro</w:t>
      </w:r>
      <w:proofErr w:type="spellEnd"/>
      <w:r>
        <w:t xml:space="preserve"> was then searched to identify further sequences</w:t>
      </w:r>
      <w:r w:rsidR="00582BD1">
        <w:t xml:space="preserve">. Of the search terms used to identify sequences potentially homologous to the </w:t>
      </w:r>
      <w:proofErr w:type="spellStart"/>
      <w:r w:rsidR="00582BD1">
        <w:t>AmiC</w:t>
      </w:r>
      <w:proofErr w:type="spellEnd"/>
      <w:r w:rsidR="00582BD1">
        <w:t xml:space="preserve"> amidase domain, </w:t>
      </w:r>
      <w:r>
        <w:t xml:space="preserve">the </w:t>
      </w:r>
      <w:r w:rsidR="00582BD1">
        <w:t xml:space="preserve">only domain that was not associated with amidase_2 and was a catalytic domain instead of a binding domain was the </w:t>
      </w:r>
      <w:r>
        <w:t>‘amidase_3’ domain (</w:t>
      </w:r>
      <w:commentRangeStart w:id="49"/>
      <w:commentRangeStart w:id="50"/>
      <w:r w:rsidRPr="000D63CE">
        <w:t>IPR002508</w:t>
      </w:r>
      <w:commentRangeEnd w:id="49"/>
      <w:r>
        <w:rPr>
          <w:rStyle w:val="CommentReference"/>
        </w:rPr>
        <w:commentReference w:id="49"/>
      </w:r>
      <w:commentRangeEnd w:id="50"/>
      <w:r>
        <w:rPr>
          <w:rStyle w:val="CommentReference"/>
        </w:rPr>
        <w:commentReference w:id="50"/>
      </w:r>
      <w:r>
        <w:t>)</w:t>
      </w:r>
      <w:r w:rsidR="00582BD1">
        <w:t xml:space="preserve">. Download of sequences annotated as </w:t>
      </w:r>
      <w:commentRangeStart w:id="51"/>
      <w:commentRangeStart w:id="52"/>
      <w:r w:rsidR="00582BD1" w:rsidRPr="000D63CE">
        <w:t>IPR002508</w:t>
      </w:r>
      <w:commentRangeEnd w:id="51"/>
      <w:r w:rsidR="00582BD1">
        <w:rPr>
          <w:rStyle w:val="CommentReference"/>
        </w:rPr>
        <w:commentReference w:id="51"/>
      </w:r>
      <w:commentRangeEnd w:id="52"/>
      <w:r w:rsidR="00582BD1">
        <w:rPr>
          <w:rStyle w:val="CommentReference"/>
        </w:rPr>
        <w:commentReference w:id="52"/>
      </w:r>
      <w:r w:rsidR="00582BD1">
        <w:t xml:space="preserve"> identified</w:t>
      </w:r>
      <w:r w:rsidR="00E46454">
        <w:t xml:space="preserve"> </w:t>
      </w:r>
      <w:r w:rsidR="003630E2" w:rsidRPr="003630E2">
        <w:t>70</w:t>
      </w:r>
      <w:r w:rsidR="003630E2">
        <w:t>,</w:t>
      </w:r>
      <w:r w:rsidR="003630E2" w:rsidRPr="003630E2">
        <w:t>617</w:t>
      </w:r>
      <w:r w:rsidR="003630E2">
        <w:t xml:space="preserve"> </w:t>
      </w:r>
      <w:r w:rsidR="00007EC7">
        <w:t xml:space="preserve">non-unique </w:t>
      </w:r>
      <w:r w:rsidR="005741BC">
        <w:t>sequences</w:t>
      </w:r>
      <w:r w:rsidR="00582BD1">
        <w:t>, and af</w:t>
      </w:r>
      <w:r w:rsidR="003555D9">
        <w:t xml:space="preserve">ter combining these with the sequences identified from </w:t>
      </w:r>
      <w:proofErr w:type="spellStart"/>
      <w:r w:rsidR="003555D9">
        <w:t>BLASTp</w:t>
      </w:r>
      <w:proofErr w:type="spellEnd"/>
      <w:r w:rsidR="00722D60">
        <w:t xml:space="preserve"> and removing duplicates</w:t>
      </w:r>
      <w:r w:rsidR="003555D9">
        <w:t xml:space="preserve">, the final unique </w:t>
      </w:r>
      <w:r w:rsidR="00722D60">
        <w:t>number of sequences</w:t>
      </w:r>
      <w:r w:rsidR="003555D9">
        <w:t xml:space="preserve"> was </w:t>
      </w:r>
      <w:r w:rsidR="00E24D8D">
        <w:t>57,277</w:t>
      </w:r>
      <w:r w:rsidR="00007EC7">
        <w:t>.</w:t>
      </w:r>
      <w:r w:rsidR="003555D9">
        <w:t xml:space="preserve"> </w:t>
      </w:r>
    </w:p>
    <w:p w14:paraId="45FCEE52" w14:textId="1AD60233" w:rsidR="00EB4D4B" w:rsidRDefault="00EB4D4B" w:rsidP="00A25EA9">
      <w:pPr>
        <w:pStyle w:val="Heading3"/>
      </w:pPr>
      <w:bookmarkStart w:id="53" w:name="_Toc165099707"/>
      <w:r>
        <w:t>Multiple Sequence Alignment and Validation</w:t>
      </w:r>
      <w:bookmarkEnd w:id="53"/>
    </w:p>
    <w:p w14:paraId="171FA555" w14:textId="5989942E"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 xml:space="preserve">, filtering </w:t>
      </w:r>
      <w:r w:rsidR="0074182D">
        <w:t xml:space="preserve">based on </w:t>
      </w:r>
      <w:r w:rsidR="0074182D" w:rsidRPr="00F250CB">
        <w:t>species was</w:t>
      </w:r>
      <w:r w:rsidR="00EB4D4B" w:rsidRPr="00F250CB">
        <w:t xml:space="preserve"> applied to </w:t>
      </w:r>
      <w:r w:rsidR="0074182D" w:rsidRPr="00F250CB">
        <w:t xml:space="preserve">restrict sequences to bacterial sequences, </w:t>
      </w:r>
      <w:proofErr w:type="gramStart"/>
      <w:r w:rsidR="0074182D" w:rsidRPr="00F250CB">
        <w:t>with the exception of</w:t>
      </w:r>
      <w:proofErr w:type="gramEnd"/>
      <w:r w:rsidR="0074182D" w:rsidRPr="00F250CB">
        <w:t xml:space="preserve"> </w:t>
      </w:r>
      <w:r w:rsidR="00A46CAF" w:rsidRPr="00F250CB">
        <w:t>viral sequences, as these may originate from</w:t>
      </w:r>
      <w:r w:rsidR="0074182D" w:rsidRPr="00F250CB">
        <w:rPr>
          <w:rFonts w:cstheme="minorHAnsi"/>
        </w:rPr>
        <w:t xml:space="preserve"> bacteriophage</w:t>
      </w:r>
      <w:r w:rsidR="00A46CAF" w:rsidRPr="00F250CB">
        <w:rPr>
          <w:rFonts w:cstheme="minorHAnsi"/>
        </w:rPr>
        <w:t xml:space="preserve">s </w:t>
      </w:r>
      <w:r w:rsidR="0074182D" w:rsidRPr="00F250CB">
        <w:rPr>
          <w:rFonts w:cstheme="minorHAnsi"/>
        </w:rPr>
        <w:t xml:space="preserve">which are highly relevant to this analysis. </w:t>
      </w:r>
      <w:r w:rsidR="00C42A8B" w:rsidRPr="00F250CB">
        <w:t>Partial sequences (</w:t>
      </w:r>
      <w:r w:rsidR="000C79B8" w:rsidRPr="00F250CB">
        <w:t>4</w:t>
      </w:r>
      <w:r w:rsidR="00C25CE5" w:rsidRPr="00F250CB">
        <w:t>,</w:t>
      </w:r>
      <w:r w:rsidR="00AA29ED" w:rsidRPr="00F250CB">
        <w:t>2</w:t>
      </w:r>
      <w:r w:rsidR="00F250CB" w:rsidRPr="00F250CB">
        <w:t>33</w:t>
      </w:r>
      <w:r w:rsidR="00C42A8B" w:rsidRPr="00F250CB">
        <w:t xml:space="preserve">) and sequences </w:t>
      </w:r>
      <w:r w:rsidR="00F953E8" w:rsidRPr="00F250CB">
        <w:t>with a missing or unclassified taxonomic lineage</w:t>
      </w:r>
      <w:r w:rsidR="00C42A8B" w:rsidRPr="00F250CB">
        <w:t xml:space="preserve"> (</w:t>
      </w:r>
      <w:r w:rsidR="00AA29ED" w:rsidRPr="00F250CB">
        <w:t>3,4</w:t>
      </w:r>
      <w:r w:rsidR="00F250CB" w:rsidRPr="00F250CB">
        <w:t>41</w:t>
      </w:r>
      <w:r w:rsidR="00C42A8B" w:rsidRPr="00F250CB">
        <w:t xml:space="preserve">) were also removed before alignment. </w:t>
      </w:r>
      <w:r w:rsidR="0074182D" w:rsidRPr="00F250CB">
        <w:t>After filtering,</w:t>
      </w:r>
      <w:r w:rsidR="006B1E7C" w:rsidRPr="00F250CB">
        <w:t xml:space="preserve"> </w:t>
      </w:r>
      <w:r w:rsidR="00DB5BAF" w:rsidRPr="00F250CB">
        <w:t>49,</w:t>
      </w:r>
      <w:r w:rsidR="00F250CB" w:rsidRPr="00F250CB">
        <w:t>554</w:t>
      </w:r>
      <w:r w:rsidR="0074182D" w:rsidRPr="00F250CB">
        <w:t xml:space="preserve"> sequences remained</w:t>
      </w:r>
      <w:r w:rsidR="0074182D">
        <w:t xml:space="preserve"> for the initial </w:t>
      </w:r>
      <w:r>
        <w:t>MSA.</w:t>
      </w:r>
    </w:p>
    <w:p w14:paraId="1EB0683E" w14:textId="797B4A0D" w:rsidR="00783F06" w:rsidRDefault="00616D31" w:rsidP="00EB4D4B">
      <w:commentRangeStart w:id="54"/>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54"/>
      <w:r w:rsidR="00783F06">
        <w:rPr>
          <w:rStyle w:val="CommentReference"/>
        </w:rPr>
        <w:commentReference w:id="54"/>
      </w:r>
      <w:r>
        <w:t>, t</w:t>
      </w:r>
      <w:r w:rsidR="00294E4A">
        <w:t xml:space="preserve">he initial multiple sequence alignment performed with k-align was further filtered </w:t>
      </w:r>
      <w:r w:rsidR="006E6B73">
        <w:t xml:space="preserve">in two stages: 1) </w:t>
      </w:r>
      <w:r w:rsidR="00294E4A">
        <w:t>outlier detection program OD-seq</w:t>
      </w:r>
      <w:r w:rsidR="004F0EB3">
        <w:fldChar w:fldCharType="begin"/>
      </w:r>
      <w:r w:rsidR="0092233F">
        <w:instrText xml:space="preserve"> ADDIN ZOTERO_ITEM CSL_CITATION {"citationID":"sDBlSl2B","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92233F" w:rsidRPr="0092233F">
        <w:rPr>
          <w:rFonts w:ascii="Calibri" w:hAnsi="Calibri" w:cs="Calibri"/>
          <w:kern w:val="0"/>
          <w:szCs w:val="24"/>
          <w:vertAlign w:val="superscript"/>
        </w:rPr>
        <w:t>26</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0C23A4">
        <w:t>8,596</w:t>
      </w:r>
      <w:r w:rsidR="006E6B73" w:rsidRPr="003C1233">
        <w:t>)</w:t>
      </w:r>
      <w:r w:rsidR="00814A35" w:rsidRPr="003C1233">
        <w:t xml:space="preserve">, </w:t>
      </w:r>
      <w:r w:rsidRPr="003C1233">
        <w:t>and</w:t>
      </w:r>
      <w:r w:rsidR="00294E4A" w:rsidRPr="003C1233">
        <w:t xml:space="preserve"> </w:t>
      </w:r>
      <w:r w:rsidR="006E6B73" w:rsidRPr="003C1233">
        <w:t>2)</w:t>
      </w:r>
      <w:r w:rsidR="006E6B73">
        <w:t xml:space="preserve"> a separate R script removed</w:t>
      </w:r>
      <w:r>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rsidR="00324C8E">
        <w:t>OD-</w:t>
      </w:r>
      <w:proofErr w:type="spellStart"/>
      <w:r w:rsidR="00324C8E">
        <w:t>seq</w:t>
      </w:r>
      <w:proofErr w:type="spellEnd"/>
      <w:r w:rsidR="00324C8E">
        <w:t xml:space="preserve"> removed 5 of the candidate structure sequences from the sequence list: </w:t>
      </w:r>
      <w:r w:rsidR="00324C8E">
        <w:t>3QAY</w:t>
      </w:r>
      <w:r w:rsidR="00324C8E">
        <w:t xml:space="preserve"> (a bacteriophage virus),</w:t>
      </w:r>
      <w:r w:rsidR="00324C8E">
        <w:t xml:space="preserve"> 4LQ6, 7AGL, 7AGM</w:t>
      </w:r>
      <w:r w:rsidR="00324C8E">
        <w:t xml:space="preserve"> (the three candidate sequences from the family</w:t>
      </w:r>
      <w:r w:rsidR="00CC1EC5">
        <w:t xml:space="preserve"> </w:t>
      </w:r>
      <w:proofErr w:type="spellStart"/>
      <w:r w:rsidR="00CC1EC5" w:rsidRPr="007A6F4F">
        <w:t>Mycobacteriaceae</w:t>
      </w:r>
      <w:proofErr w:type="spellEnd"/>
      <w:r w:rsidR="00CC1EC5">
        <w:t>)</w:t>
      </w:r>
      <w:r w:rsidR="00324C8E">
        <w:t xml:space="preserve">, </w:t>
      </w:r>
      <w:r w:rsidR="00324C8E">
        <w:t>and 7B3N</w:t>
      </w:r>
      <w:r w:rsidR="00CC1EC5">
        <w:t xml:space="preserve"> (from </w:t>
      </w:r>
      <w:proofErr w:type="spellStart"/>
      <w:r w:rsidR="00CC1EC5" w:rsidRPr="00CC1EC5">
        <w:t>Thermaceae</w:t>
      </w:r>
      <w:proofErr w:type="spellEnd"/>
      <w:r w:rsidR="00CC1EC5">
        <w:t>, which is known to be distinct from other bacterial families through c</w:t>
      </w:r>
      <w:r w:rsidR="00CC1EC5">
        <w:t>onserved signature insertions/deletions</w:t>
      </w:r>
      <w:r w:rsidR="00CC1EC5">
        <w:fldChar w:fldCharType="begin"/>
      </w:r>
      <w:r w:rsidR="00CC1EC5">
        <w:instrText xml:space="preserve"> ADDIN ZOTERO_ITEM CSL_CITATION {"citationID":"Ia58976i","properties":{"formattedCitation":"\\super 61\\nosupersub{}","plainCitation":"6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CC1EC5">
        <w:fldChar w:fldCharType="separate"/>
      </w:r>
      <w:r w:rsidR="00CC1EC5" w:rsidRPr="00CC1EC5">
        <w:rPr>
          <w:rFonts w:ascii="Calibri" w:hAnsi="Calibri" w:cs="Calibri"/>
          <w:kern w:val="0"/>
          <w:szCs w:val="24"/>
          <w:vertAlign w:val="superscript"/>
        </w:rPr>
        <w:t>61</w:t>
      </w:r>
      <w:r w:rsidR="00CC1EC5">
        <w:fldChar w:fldCharType="end"/>
      </w:r>
      <w:r w:rsidR="00CC1EC5">
        <w:t>)</w:t>
      </w:r>
      <w:r w:rsidR="00324C8E">
        <w:t xml:space="preserve">. </w:t>
      </w:r>
      <w:r w:rsidR="006E6B73">
        <w:t xml:space="preserve">The final </w:t>
      </w:r>
      <w:r w:rsidR="00243112">
        <w:t xml:space="preserve">post-filtered </w:t>
      </w:r>
      <w:r w:rsidR="006E6B73">
        <w:t>alignment contained</w:t>
      </w:r>
      <w:r w:rsidR="00384EC3">
        <w:t xml:space="preserve"> </w:t>
      </w:r>
      <w:r w:rsidR="00597F75" w:rsidRPr="00723E08">
        <w:rPr>
          <w:highlight w:val="yellow"/>
        </w:rPr>
        <w:t>26,236</w:t>
      </w:r>
      <w:r w:rsidR="00384EC3">
        <w:t xml:space="preserve"> </w:t>
      </w:r>
      <w:commentRangeStart w:id="55"/>
      <w:r w:rsidR="00384EC3">
        <w:t>sequences</w:t>
      </w:r>
      <w:commentRangeEnd w:id="55"/>
      <w:r w:rsidR="00331D97">
        <w:rPr>
          <w:rStyle w:val="CommentReference"/>
        </w:rPr>
        <w:commentReference w:id="55"/>
      </w:r>
      <w:r w:rsidR="00752F6C">
        <w:t xml:space="preserve"> and was </w:t>
      </w:r>
      <w:r w:rsidR="00752F6C" w:rsidRPr="00723E08">
        <w:rPr>
          <w:highlight w:val="yellow"/>
        </w:rPr>
        <w:t>377</w:t>
      </w:r>
      <w:r w:rsidR="00752F6C">
        <w:t xml:space="preserve"> residues long including gaps.</w:t>
      </w:r>
    </w:p>
    <w:p w14:paraId="6E696218" w14:textId="387E8C6E" w:rsidR="00E1720E" w:rsidRDefault="00A4462F" w:rsidP="00E1720E">
      <w:r>
        <w:t>As described by Modi and Dunbrack Jr in 2019</w:t>
      </w:r>
      <w:r>
        <w:fldChar w:fldCharType="begin"/>
      </w:r>
      <w:r w:rsidR="0092233F">
        <w:instrText xml:space="preserve"> ADDIN ZOTERO_ITEM CSL_CITATION {"citationID":"f0m3e7k3","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the MSA was then validated by using a structural alignment of the 19 candidate structures by examining the conserved (aligned) residues in the </w:t>
      </w:r>
      <w:r>
        <w:lastRenderedPageBreak/>
        <w:t xml:space="preserve">structural alignment versus the sequence </w:t>
      </w:r>
      <w:proofErr w:type="gramStart"/>
      <w:r>
        <w:t>alignment, and</w:t>
      </w:r>
      <w:proofErr w:type="gramEnd"/>
      <w:r>
        <w:t xml:space="preserve"> calculating </w:t>
      </w:r>
      <w:r w:rsidR="00E1720E">
        <w:t>the True Positive Rate (TPR) and P</w:t>
      </w:r>
      <w:r>
        <w:t xml:space="preserve">ositive </w:t>
      </w:r>
      <w:r w:rsidR="00E1720E">
        <w:t>P</w:t>
      </w:r>
      <w:r>
        <w:t xml:space="preserve">redictive </w:t>
      </w:r>
      <w:r w:rsidR="00E1720E">
        <w:t>V</w:t>
      </w:r>
      <w:r>
        <w:t xml:space="preserve">alue (PPV) </w:t>
      </w:r>
      <w:r w:rsidR="00E1720E">
        <w:t xml:space="preserve">for each. On average, TPR was </w:t>
      </w:r>
      <w:r w:rsidR="00E1720E" w:rsidRPr="00E1720E">
        <w:rPr>
          <w:highlight w:val="yellow"/>
        </w:rPr>
        <w:t>X</w:t>
      </w:r>
      <w:r w:rsidR="00E1720E">
        <w:t xml:space="preserve"> and PPV was </w:t>
      </w:r>
      <w:r w:rsidR="00E1720E" w:rsidRPr="00E1720E">
        <w:rPr>
          <w:highlight w:val="yellow"/>
        </w:rPr>
        <w:t>X</w:t>
      </w:r>
      <w:r w:rsidR="00CC5959">
        <w:t xml:space="preserve"> (TPR and PPV for each of the 19 structures are in </w:t>
      </w:r>
      <w:r w:rsidR="00CC5959" w:rsidRPr="00CC5959">
        <w:rPr>
          <w:highlight w:val="green"/>
        </w:rPr>
        <w:t>Appendix D</w:t>
      </w:r>
      <w:r w:rsidR="00CC5959">
        <w:t xml:space="preserve">). </w:t>
      </w:r>
    </w:p>
    <w:p w14:paraId="7B20E5FE" w14:textId="2A633496" w:rsidR="00AF3CA8" w:rsidRDefault="00AD4D42" w:rsidP="00EB4D4B">
      <w:r w:rsidRPr="00DD78C4">
        <w:rPr>
          <w:highlight w:val="yellow"/>
        </w:rPr>
        <w:t xml:space="preserve">[output from the MSA: overall </w:t>
      </w:r>
      <w:r w:rsidR="00E1720E" w:rsidRPr="00DD78C4">
        <w:rPr>
          <w:highlight w:val="yellow"/>
        </w:rPr>
        <w:t xml:space="preserve">number of columns in alignment including all residues and gaps, number of aligned/conserved regions and insertion/low alignment regions, length of each region and how </w:t>
      </w:r>
      <w:proofErr w:type="gramStart"/>
      <w:r w:rsidR="00E1720E" w:rsidRPr="00DD78C4">
        <w:rPr>
          <w:highlight w:val="yellow"/>
        </w:rPr>
        <w:t>that maps</w:t>
      </w:r>
      <w:proofErr w:type="gramEnd"/>
      <w:r w:rsidR="00E1720E" w:rsidRPr="00DD78C4">
        <w:rPr>
          <w:highlight w:val="yellow"/>
        </w:rPr>
        <w:t xml:space="preserve"> onto 4BIN, structures involved in each region </w:t>
      </w:r>
      <w:proofErr w:type="spellStart"/>
      <w:r w:rsidR="00E1720E" w:rsidRPr="00DD78C4">
        <w:rPr>
          <w:highlight w:val="yellow"/>
        </w:rPr>
        <w:t>eg</w:t>
      </w:r>
      <w:proofErr w:type="spellEnd"/>
      <w:r w:rsidR="00E1720E" w:rsidRPr="00DD78C4">
        <w:rPr>
          <w:highlight w:val="yellow"/>
        </w:rPr>
        <w:t xml:space="preserve"> alpha helix, anything else notable about the region </w:t>
      </w:r>
      <w:proofErr w:type="spellStart"/>
      <w:r w:rsidR="00E1720E" w:rsidRPr="00DD78C4">
        <w:rPr>
          <w:highlight w:val="yellow"/>
        </w:rPr>
        <w:t>eg</w:t>
      </w:r>
      <w:proofErr w:type="spellEnd"/>
      <w:r w:rsidR="00E1720E" w:rsidRPr="00DD78C4">
        <w:rPr>
          <w:highlight w:val="yellow"/>
        </w:rPr>
        <w:t xml:space="preserve"> hydrophobicity of residues, occupancy, etc. Arrange the regions in a table perhaps, helix regions and sheet regions, turns, what defines those positions</w:t>
      </w:r>
      <w:r w:rsidR="00DD78C4" w:rsidRPr="00DD78C4">
        <w:rPr>
          <w:highlight w:val="yellow"/>
        </w:rPr>
        <w:t>]</w:t>
      </w:r>
      <w:r w:rsidR="00DD78C4" w:rsidRPr="00DD78C4">
        <w:t xml:space="preserve"> </w:t>
      </w:r>
      <w:r w:rsidR="00DD78C4">
        <w:t xml:space="preserve">Gaps were still present in the final alignment, which </w:t>
      </w:r>
      <w:r w:rsidR="00DD78C4" w:rsidRPr="00616D31">
        <w:t>might be indicative of evolutionary changes for each species (</w:t>
      </w:r>
      <w:r w:rsidR="00DD78C4">
        <w:t xml:space="preserve">e.g. </w:t>
      </w:r>
      <w:r w:rsidR="00DD78C4" w:rsidRPr="00616D31">
        <w:t xml:space="preserve">insertions for certain species as the bacteria evolve). </w:t>
      </w:r>
    </w:p>
    <w:p w14:paraId="63C0A88B" w14:textId="382429B9" w:rsidR="00AD4D42" w:rsidRDefault="00AF3CA8" w:rsidP="00EB4D4B">
      <w:r w:rsidRPr="00DD78C4">
        <w:rPr>
          <w:highlight w:val="yellow"/>
        </w:rPr>
        <w:t>[</w:t>
      </w:r>
      <w:r w:rsidR="00E1720E" w:rsidRPr="00DD78C4">
        <w:rPr>
          <w:highlight w:val="yellow"/>
        </w:rPr>
        <w:t>present logos for each conserved region perhaps?</w:t>
      </w:r>
      <w:r w:rsidR="00AD4D42" w:rsidRPr="00DD78C4">
        <w:rPr>
          <w:highlight w:val="yellow"/>
        </w:rPr>
        <w:t>]</w:t>
      </w:r>
    </w:p>
    <w:p w14:paraId="3C461FD5" w14:textId="0E6FFCD3" w:rsidR="00E7523B" w:rsidRDefault="00E7523B" w:rsidP="00EB4D4B">
      <w:r w:rsidRPr="00E7523B">
        <w:rPr>
          <w:highlight w:val="yellow"/>
        </w:rPr>
        <w:t xml:space="preserve">[conserved regions calculated with </w:t>
      </w:r>
      <w:r>
        <w:rPr>
          <w:highlight w:val="yellow"/>
        </w:rPr>
        <w:t xml:space="preserve">BLOSUM62 scores from </w:t>
      </w:r>
      <w:proofErr w:type="spellStart"/>
      <w:r>
        <w:rPr>
          <w:highlight w:val="yellow"/>
        </w:rPr>
        <w:t>J</w:t>
      </w:r>
      <w:r w:rsidRPr="00E7523B">
        <w:rPr>
          <w:highlight w:val="yellow"/>
        </w:rPr>
        <w:t>alView</w:t>
      </w:r>
      <w:proofErr w:type="spellEnd"/>
      <w:r w:rsidRPr="00E7523B">
        <w:rPr>
          <w:highlight w:val="yellow"/>
        </w:rPr>
        <w:t xml:space="preserve"> </w:t>
      </w:r>
      <w:r>
        <w:rPr>
          <w:highlight w:val="yellow"/>
        </w:rPr>
        <w:t>for MSA columns</w:t>
      </w:r>
      <w:r w:rsidRPr="00E7523B">
        <w:rPr>
          <w:highlight w:val="yellow"/>
        </w:rPr>
        <w:t>, visualised in Chimera on the 4BIN and 3NE8 structures]</w:t>
      </w:r>
    </w:p>
    <w:p w14:paraId="6264B989" w14:textId="77777777" w:rsidR="009A0808" w:rsidRDefault="009A0808" w:rsidP="00EB4D4B"/>
    <w:p w14:paraId="1200D191" w14:textId="77777777" w:rsidR="009A0808" w:rsidRDefault="009A0808" w:rsidP="00EB4D4B"/>
    <w:p w14:paraId="127DA8FD" w14:textId="1D7E4AAA" w:rsidR="00E7523B" w:rsidRDefault="00E7523B" w:rsidP="00EB4D4B">
      <w:r w:rsidRPr="00E7523B">
        <w:rPr>
          <w:noProof/>
        </w:rPr>
        <w:drawing>
          <wp:anchor distT="0" distB="0" distL="114300" distR="114300" simplePos="0" relativeHeight="251660288" behindDoc="0" locked="0" layoutInCell="1" allowOverlap="1" wp14:anchorId="57B2004C" wp14:editId="12714CA7">
            <wp:simplePos x="0" y="0"/>
            <wp:positionH relativeFrom="margin">
              <wp:posOffset>2932496</wp:posOffset>
            </wp:positionH>
            <wp:positionV relativeFrom="paragraph">
              <wp:posOffset>11430</wp:posOffset>
            </wp:positionV>
            <wp:extent cx="2474490" cy="2565674"/>
            <wp:effectExtent l="0" t="0" r="2540" b="6350"/>
            <wp:wrapNone/>
            <wp:docPr id="7" name="Picture 6" descr="A close-up of a protein&#10;&#10;Description automatically generated">
              <a:extLst xmlns:a="http://schemas.openxmlformats.org/drawingml/2006/main">
                <a:ext uri="{FF2B5EF4-FFF2-40B4-BE49-F238E27FC236}">
                  <a16:creationId xmlns:a16="http://schemas.microsoft.com/office/drawing/2014/main" id="{4A5BD8E1-4C6A-75D0-4079-33B2C3256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a protein&#10;&#10;Description automatically generated">
                      <a:extLst>
                        <a:ext uri="{FF2B5EF4-FFF2-40B4-BE49-F238E27FC236}">
                          <a16:creationId xmlns:a16="http://schemas.microsoft.com/office/drawing/2014/main" id="{4A5BD8E1-4C6A-75D0-4079-33B2C3256E60}"/>
                        </a:ext>
                      </a:extLst>
                    </pic:cNvPr>
                    <pic:cNvPicPr>
                      <a:picLocks noChangeAspect="1"/>
                    </pic:cNvPicPr>
                  </pic:nvPicPr>
                  <pic:blipFill rotWithShape="1">
                    <a:blip r:embed="rId49" cstate="print">
                      <a:extLst>
                        <a:ext uri="{28A0092B-C50C-407E-A947-70E740481C1C}">
                          <a14:useLocalDpi xmlns:a14="http://schemas.microsoft.com/office/drawing/2010/main" val="0"/>
                        </a:ext>
                      </a:extLst>
                    </a:blip>
                    <a:srcRect l="20357" r="22804"/>
                    <a:stretch/>
                  </pic:blipFill>
                  <pic:spPr>
                    <a:xfrm>
                      <a:off x="0" y="0"/>
                      <a:ext cx="2474490" cy="2565674"/>
                    </a:xfrm>
                    <a:prstGeom prst="rect">
                      <a:avLst/>
                    </a:prstGeom>
                  </pic:spPr>
                </pic:pic>
              </a:graphicData>
            </a:graphic>
            <wp14:sizeRelH relativeFrom="margin">
              <wp14:pctWidth>0</wp14:pctWidth>
            </wp14:sizeRelH>
            <wp14:sizeRelV relativeFrom="margin">
              <wp14:pctHeight>0</wp14:pctHeight>
            </wp14:sizeRelV>
          </wp:anchor>
        </w:drawing>
      </w:r>
      <w:r w:rsidRPr="00E7523B">
        <w:rPr>
          <w:noProof/>
        </w:rPr>
        <w:drawing>
          <wp:anchor distT="0" distB="0" distL="114300" distR="114300" simplePos="0" relativeHeight="251659264" behindDoc="0" locked="0" layoutInCell="1" allowOverlap="1" wp14:anchorId="5D09D592" wp14:editId="076CC5B2">
            <wp:simplePos x="0" y="0"/>
            <wp:positionH relativeFrom="margin">
              <wp:align>left</wp:align>
            </wp:positionH>
            <wp:positionV relativeFrom="paragraph">
              <wp:posOffset>3175</wp:posOffset>
            </wp:positionV>
            <wp:extent cx="2671445" cy="2319020"/>
            <wp:effectExtent l="0" t="0" r="0" b="5080"/>
            <wp:wrapNone/>
            <wp:docPr id="5" name="Picture 4" descr="A close-up of a protein&#10;&#10;Description automatically generated">
              <a:extLst xmlns:a="http://schemas.openxmlformats.org/drawingml/2006/main">
                <a:ext uri="{FF2B5EF4-FFF2-40B4-BE49-F238E27FC236}">
                  <a16:creationId xmlns:a16="http://schemas.microsoft.com/office/drawing/2014/main" id="{2702B9F7-7FEB-CDB9-B368-CCA224C11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up of a protein&#10;&#10;Description automatically generated">
                      <a:extLst>
                        <a:ext uri="{FF2B5EF4-FFF2-40B4-BE49-F238E27FC236}">
                          <a16:creationId xmlns:a16="http://schemas.microsoft.com/office/drawing/2014/main" id="{2702B9F7-7FEB-CDB9-B368-CCA224C11CE0}"/>
                        </a:ext>
                      </a:extLst>
                    </pic:cNvPr>
                    <pic:cNvPicPr>
                      <a:picLocks noChangeAspect="1"/>
                    </pic:cNvPicPr>
                  </pic:nvPicPr>
                  <pic:blipFill rotWithShape="1">
                    <a:blip r:embed="rId50">
                      <a:extLst>
                        <a:ext uri="{28A0092B-C50C-407E-A947-70E740481C1C}">
                          <a14:useLocalDpi xmlns:a14="http://schemas.microsoft.com/office/drawing/2010/main" val="0"/>
                        </a:ext>
                      </a:extLst>
                    </a:blip>
                    <a:srcRect l="20576" t="4613" r="20724" b="8929"/>
                    <a:stretch/>
                  </pic:blipFill>
                  <pic:spPr>
                    <a:xfrm>
                      <a:off x="0" y="0"/>
                      <a:ext cx="2671445" cy="2319020"/>
                    </a:xfrm>
                    <a:prstGeom prst="rect">
                      <a:avLst/>
                    </a:prstGeom>
                  </pic:spPr>
                </pic:pic>
              </a:graphicData>
            </a:graphic>
            <wp14:sizeRelH relativeFrom="margin">
              <wp14:pctWidth>0</wp14:pctWidth>
            </wp14:sizeRelH>
            <wp14:sizeRelV relativeFrom="margin">
              <wp14:pctHeight>0</wp14:pctHeight>
            </wp14:sizeRelV>
          </wp:anchor>
        </w:drawing>
      </w:r>
    </w:p>
    <w:p w14:paraId="2047269B" w14:textId="623058D0" w:rsidR="00E7523B" w:rsidRDefault="00E7523B" w:rsidP="00EB4D4B"/>
    <w:p w14:paraId="08BAB861" w14:textId="05B43274" w:rsidR="00E7523B" w:rsidRDefault="00E7523B" w:rsidP="00EB4D4B"/>
    <w:p w14:paraId="7D502C2A" w14:textId="77777777" w:rsidR="00E7523B" w:rsidRDefault="00E7523B" w:rsidP="00EB4D4B"/>
    <w:p w14:paraId="36A4C1D5" w14:textId="4AC25D33" w:rsidR="00E7523B" w:rsidRDefault="00E7523B" w:rsidP="00EB4D4B"/>
    <w:p w14:paraId="24FA888C" w14:textId="6A7ECEEA" w:rsidR="00E7523B" w:rsidRDefault="00E7523B" w:rsidP="00EB4D4B"/>
    <w:p w14:paraId="6FBF1676" w14:textId="77777777" w:rsidR="00E7523B" w:rsidRDefault="00E7523B" w:rsidP="00EB4D4B"/>
    <w:p w14:paraId="39C0C7F7" w14:textId="77777777" w:rsidR="00E7523B" w:rsidRDefault="00E7523B" w:rsidP="00EB4D4B"/>
    <w:p w14:paraId="0524B3EF" w14:textId="56FBF103" w:rsidR="00E7523B" w:rsidRDefault="00E7523B" w:rsidP="00EB4D4B"/>
    <w:p w14:paraId="41E72EDE" w14:textId="02E7ABB1" w:rsidR="00E7523B" w:rsidRDefault="00E7523B" w:rsidP="00EB4D4B">
      <w:r w:rsidRPr="00E7523B">
        <w:rPr>
          <w:b/>
          <w:bCs/>
        </w:rPr>
        <w:t xml:space="preserve">Figure 3: BLOSUM62 conservation scores mapped onto two candidate </w:t>
      </w:r>
      <w:proofErr w:type="spellStart"/>
      <w:r w:rsidRPr="00E7523B">
        <w:rPr>
          <w:b/>
          <w:bCs/>
        </w:rPr>
        <w:t>AmiC</w:t>
      </w:r>
      <w:proofErr w:type="spellEnd"/>
      <w:r w:rsidRPr="00E7523B">
        <w:rPr>
          <w:b/>
          <w:bCs/>
        </w:rPr>
        <w:t xml:space="preserve"> structures. </w:t>
      </w:r>
      <w:r w:rsidR="00065623" w:rsidRPr="00065623">
        <w:t>Visualisation of structures was carried out using UCSF Chimera.</w:t>
      </w:r>
      <w:r w:rsidR="00065623">
        <w:rPr>
          <w:b/>
          <w:bCs/>
        </w:rPr>
        <w:t xml:space="preserve"> </w:t>
      </w:r>
      <w:r>
        <w:t>Left: 4BIN. Right: 3NE8. Pink colouration = highly conserved residue, blue colouration = poorly conserved residue. [</w:t>
      </w:r>
      <w:r w:rsidRPr="00E7523B">
        <w:rPr>
          <w:highlight w:val="yellow"/>
        </w:rPr>
        <w:t>need to re-do and highlight the mobile helix!]</w:t>
      </w:r>
    </w:p>
    <w:p w14:paraId="7412A176" w14:textId="587E0958" w:rsidR="003F3B4E" w:rsidRDefault="003F3B4E" w:rsidP="003F3B4E">
      <w:pPr>
        <w:pStyle w:val="Heading3"/>
      </w:pPr>
      <w:bookmarkStart w:id="56" w:name="_Toc165099708"/>
      <w:r>
        <w:t>Gram positive versus Gram negative</w:t>
      </w:r>
      <w:bookmarkEnd w:id="56"/>
    </w:p>
    <w:p w14:paraId="15E66DBA" w14:textId="1A2F10EF" w:rsidR="008B3AC3" w:rsidRDefault="008B3AC3" w:rsidP="00EB4D4B">
      <w:r w:rsidRPr="00DD78C4">
        <w:rPr>
          <w:highlight w:val="yellow"/>
        </w:rPr>
        <w:t>[gram positive/negative analysis]</w:t>
      </w:r>
    </w:p>
    <w:p w14:paraId="29B3F318" w14:textId="11CF1227" w:rsidR="00FA3765" w:rsidRPr="00EB4D4B" w:rsidRDefault="00FA3765" w:rsidP="00EB4D4B">
      <w:r>
        <w:t xml:space="preserve">To facilitate annotation of gram positive and </w:t>
      </w:r>
      <w:proofErr w:type="gramStart"/>
      <w:r>
        <w:t>gram negative</w:t>
      </w:r>
      <w:proofErr w:type="gramEnd"/>
      <w:r>
        <w:t xml:space="preserve"> bacteria, </w:t>
      </w:r>
    </w:p>
    <w:p w14:paraId="318E7731" w14:textId="09FE1E53" w:rsidR="00EB4D4B" w:rsidRDefault="00EB4D4B" w:rsidP="00A25EA9">
      <w:pPr>
        <w:pStyle w:val="Heading3"/>
      </w:pPr>
      <w:bookmarkStart w:id="57" w:name="_Toc165099709"/>
      <w:r>
        <w:t>Feature identification</w:t>
      </w:r>
      <w:bookmarkEnd w:id="57"/>
    </w:p>
    <w:p w14:paraId="1C8C0B3C" w14:textId="5C61DD83" w:rsidR="00D64A40" w:rsidRDefault="00D64A40" w:rsidP="005B6195">
      <w:pPr>
        <w:pStyle w:val="ListParagraph"/>
        <w:numPr>
          <w:ilvl w:val="0"/>
          <w:numId w:val="1"/>
        </w:numPr>
      </w:pPr>
      <w:r>
        <w:t>Annotate sequences with secondary structure data</w:t>
      </w:r>
      <w:r w:rsidR="00EB71BD">
        <w:t>?</w:t>
      </w:r>
    </w:p>
    <w:p w14:paraId="66D27B27" w14:textId="20C0A4F7" w:rsidR="00966A9B" w:rsidRDefault="00966A9B" w:rsidP="00966A9B">
      <w:pPr>
        <w:pStyle w:val="ListParagraph"/>
        <w:numPr>
          <w:ilvl w:val="1"/>
          <w:numId w:val="1"/>
        </w:numPr>
      </w:pPr>
      <w:r>
        <w:t>SPOT-1D-LM is back up again, is this a viable option for annotation?</w:t>
      </w:r>
    </w:p>
    <w:p w14:paraId="6CE638DF" w14:textId="2C024B45" w:rsidR="004252E9" w:rsidRDefault="004252E9" w:rsidP="00966A9B">
      <w:pPr>
        <w:pStyle w:val="ListParagraph"/>
        <w:numPr>
          <w:ilvl w:val="1"/>
          <w:numId w:val="1"/>
        </w:numPr>
      </w:pPr>
      <w:r>
        <w:t xml:space="preserve">Can colour sequences in </w:t>
      </w:r>
      <w:proofErr w:type="spellStart"/>
      <w:r>
        <w:t>JalView</w:t>
      </w:r>
      <w:proofErr w:type="spellEnd"/>
      <w:r>
        <w:t xml:space="preserve"> according to secondary structure apparently, how to do this?</w:t>
      </w:r>
    </w:p>
    <w:p w14:paraId="4F89F990" w14:textId="41823577" w:rsidR="001D6DED" w:rsidRDefault="001D6DED" w:rsidP="005B6195">
      <w:pPr>
        <w:pStyle w:val="ListParagraph"/>
        <w:numPr>
          <w:ilvl w:val="0"/>
          <w:numId w:val="1"/>
        </w:numPr>
      </w:pPr>
      <w:r>
        <w:lastRenderedPageBreak/>
        <w:t>Conversion of sequence features of possible interest to classification model</w:t>
      </w:r>
      <w:r w:rsidR="00815F85">
        <w:t xml:space="preserve"> (for each in/del region – feature - add % of non-gapped base coverage in the alignment</w:t>
      </w:r>
      <w:r w:rsidR="00D64A40">
        <w:t>. Also do for secondary structures in the model.)</w:t>
      </w:r>
    </w:p>
    <w:p w14:paraId="2AA54F19" w14:textId="0F82AB34" w:rsidR="002B66B0" w:rsidRDefault="002B66B0" w:rsidP="002B66B0">
      <w:pPr>
        <w:pStyle w:val="ListParagraph"/>
        <w:numPr>
          <w:ilvl w:val="1"/>
          <w:numId w:val="1"/>
        </w:numPr>
      </w:pPr>
      <w:r>
        <w:t xml:space="preserve">Need to note what all the features </w:t>
      </w:r>
      <w:proofErr w:type="gramStart"/>
      <w:r>
        <w:t>are</w:t>
      </w:r>
      <w:proofErr w:type="gramEnd"/>
    </w:p>
    <w:p w14:paraId="721E340A" w14:textId="2402A438" w:rsidR="002B66B0" w:rsidRDefault="001D6DED" w:rsidP="002B66B0">
      <w:pPr>
        <w:pStyle w:val="ListParagraph"/>
        <w:numPr>
          <w:ilvl w:val="0"/>
          <w:numId w:val="1"/>
        </w:numPr>
      </w:pPr>
      <w:r>
        <w:t xml:space="preserve">Use PCA to cluster sequences based on the features identified from the </w:t>
      </w:r>
      <w:proofErr w:type="gramStart"/>
      <w:r>
        <w:t>MSA</w:t>
      </w:r>
      <w:proofErr w:type="gramEnd"/>
    </w:p>
    <w:p w14:paraId="37A1EA9D" w14:textId="716C9642" w:rsidR="002B66B0" w:rsidRDefault="002B66B0" w:rsidP="002B66B0">
      <w:pPr>
        <w:pStyle w:val="ListParagraph"/>
        <w:numPr>
          <w:ilvl w:val="1"/>
          <w:numId w:val="1"/>
        </w:numPr>
      </w:pPr>
      <w:r>
        <w:t xml:space="preserve">And from this, need to note what all the SIGNIFICANT features are, </w:t>
      </w:r>
      <w:proofErr w:type="spellStart"/>
      <w:r>
        <w:t>ie</w:t>
      </w:r>
      <w:proofErr w:type="spellEnd"/>
      <w:r>
        <w:t xml:space="preserve"> which principal components were used to cluster the sequences, and hopefully the top (or high ranking) feature will be the mobile helix of interest, but if </w:t>
      </w:r>
      <w:proofErr w:type="gramStart"/>
      <w:r>
        <w:t>not</w:t>
      </w:r>
      <w:proofErr w:type="gramEnd"/>
      <w:r>
        <w:t xml:space="preserve"> that could also be 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5AE4BF55" w14:textId="734FE352" w:rsidR="00D10B8D" w:rsidRDefault="00D10B8D" w:rsidP="006B3D24">
      <w:pPr>
        <w:pStyle w:val="ListParagraph"/>
        <w:numPr>
          <w:ilvl w:val="1"/>
          <w:numId w:val="1"/>
        </w:numPr>
      </w:pPr>
      <w:r>
        <w:t>Simple phylogenetic tree using one representative sequence from each family?</w:t>
      </w:r>
      <w:r w:rsidR="00294E4A">
        <w:t xml:space="preserve"> Do myself?</w:t>
      </w:r>
    </w:p>
    <w:p w14:paraId="7E6A699C" w14:textId="289D6956" w:rsidR="006B3D24" w:rsidRDefault="00000000" w:rsidP="006B3D24">
      <w:pPr>
        <w:pStyle w:val="ListParagraph"/>
        <w:numPr>
          <w:ilvl w:val="1"/>
          <w:numId w:val="1"/>
        </w:numPr>
      </w:pPr>
      <w:hyperlink r:id="rId51" w:history="1">
        <w:r w:rsidR="00D10B8D" w:rsidRPr="006B7985">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t xml:space="preserve">Also </w:t>
      </w:r>
      <w:hyperlink r:id="rId52" w:anchor="Sec8" w:history="1">
        <w:r w:rsidRPr="0020551C">
          <w:rPr>
            <w:rStyle w:val="Hyperlink"/>
          </w:rPr>
          <w:t>https://www.nature.com/articles/s41598-019-56499-4#Sec8</w:t>
        </w:r>
      </w:hyperlink>
      <w:r>
        <w:t xml:space="preserve"> – phylogeny workflow including how to bootstrap the alignment and create a distance </w:t>
      </w:r>
      <w:proofErr w:type="gramStart"/>
      <w:r>
        <w:t>matrix</w:t>
      </w:r>
      <w:proofErr w:type="gramEnd"/>
    </w:p>
    <w:p w14:paraId="7DEB830D" w14:textId="5896461F" w:rsidR="00233CDD" w:rsidRDefault="00000000" w:rsidP="00233CDD">
      <w:pPr>
        <w:pStyle w:val="ListParagraph"/>
        <w:numPr>
          <w:ilvl w:val="2"/>
          <w:numId w:val="1"/>
        </w:numPr>
      </w:pPr>
      <w:hyperlink r:id="rId53" w:history="1">
        <w:r w:rsidR="00233CDD" w:rsidRPr="0020551C">
          <w:rPr>
            <w:rStyle w:val="Hyperlink"/>
          </w:rPr>
          <w:t>https://itol.embl.de/tree/13124980200338471572642166</w:t>
        </w:r>
      </w:hyperlink>
      <w:r w:rsidR="00233CDD">
        <w:t xml:space="preserve"> - nice presentation of phylogeny here, can I do something similar? </w:t>
      </w:r>
    </w:p>
    <w:p w14:paraId="0A8A853C" w14:textId="3FB4A3D3" w:rsidR="002864A5" w:rsidRDefault="002864A5" w:rsidP="002864A5">
      <w:pPr>
        <w:pStyle w:val="ListParagraph"/>
        <w:numPr>
          <w:ilvl w:val="1"/>
          <w:numId w:val="1"/>
        </w:numPr>
      </w:pPr>
      <w:r>
        <w:t>Phylogeny: Does the phylogeny match what I expect (</w:t>
      </w:r>
      <w:proofErr w:type="spellStart"/>
      <w:r>
        <w:t>eg</w:t>
      </w:r>
      <w:proofErr w:type="spellEnd"/>
      <w:r>
        <w:t xml:space="preserve">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bookmarkStart w:id="58" w:name="_Toc165099710"/>
      <w:r>
        <w:t xml:space="preserve">Sequence </w:t>
      </w:r>
      <w:proofErr w:type="gramStart"/>
      <w:r>
        <w:t>clustering</w:t>
      </w:r>
      <w:bookmarkEnd w:id="58"/>
      <w:proofErr w:type="gramEnd"/>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4" w:history="1">
        <w:r w:rsidR="006B3D24" w:rsidRPr="0020551C">
          <w:rPr>
            <w:rStyle w:val="Hyperlink"/>
          </w:rPr>
          <w:t>https://huggingface.co/blog/AmelieSchreiber/plm-persistent-homology-msa-replacement</w:t>
        </w:r>
      </w:hyperlink>
      <w:r w:rsidR="006B3D24">
        <w:t xml:space="preserve"> - clustering algorithm which doesn’t involve </w:t>
      </w:r>
      <w:proofErr w:type="gramStart"/>
      <w:r w:rsidR="006B3D24">
        <w:t>MSAs</w:t>
      </w:r>
      <w:proofErr w:type="gramEnd"/>
    </w:p>
    <w:p w14:paraId="5E4C4C73" w14:textId="7D366F80" w:rsidR="006B3D24" w:rsidRDefault="00000000" w:rsidP="006B3D24">
      <w:pPr>
        <w:pStyle w:val="ListParagraph"/>
        <w:numPr>
          <w:ilvl w:val="2"/>
          <w:numId w:val="1"/>
        </w:numPr>
      </w:pPr>
      <w:hyperlink r:id="rId55" w:history="1">
        <w:r w:rsidR="006B3D24" w:rsidRPr="0020551C">
          <w:rPr>
            <w:rStyle w:val="Hyperlink"/>
          </w:rPr>
          <w:t>https://genome.cshlp.org/content/33/7/1145</w:t>
        </w:r>
      </w:hyperlink>
      <w:r w:rsidR="006B3D24">
        <w:t xml:space="preserve"> - paper which I can cite for this </w:t>
      </w:r>
      <w:proofErr w:type="gramStart"/>
      <w:r w:rsidR="006B3D24">
        <w:t>methodology</w:t>
      </w:r>
      <w:proofErr w:type="gramEnd"/>
      <w:r w:rsidR="006B3D24">
        <w:t xml:space="preserve"> but blog puts things in a slightly more readable term for me</w:t>
      </w:r>
    </w:p>
    <w:p w14:paraId="161732E3" w14:textId="6DB47DE3" w:rsidR="0028603D" w:rsidRDefault="00000000" w:rsidP="0028603D">
      <w:pPr>
        <w:pStyle w:val="ListParagraph"/>
        <w:numPr>
          <w:ilvl w:val="1"/>
          <w:numId w:val="1"/>
        </w:numPr>
      </w:pPr>
      <w:hyperlink r:id="rId56"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7"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w:t>
      </w:r>
      <w:proofErr w:type="gramStart"/>
      <w:r w:rsidR="0028603D">
        <w:t>algorithm</w:t>
      </w:r>
      <w:proofErr w:type="gramEnd"/>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59" w:name="_Toc165099711"/>
      <w:r>
        <w:t>SYNTHETIC STRUCTURE ANALYSIS</w:t>
      </w:r>
      <w:bookmarkEnd w:id="59"/>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 xml:space="preserve">Get all structures using lecture 9 search </w:t>
      </w:r>
      <w:proofErr w:type="gramStart"/>
      <w:r>
        <w:t>features</w:t>
      </w:r>
      <w:proofErr w:type="gramEnd"/>
    </w:p>
    <w:p w14:paraId="51B4A831" w14:textId="77777777" w:rsidR="00FF72CF" w:rsidRDefault="00FF72CF" w:rsidP="00FF72CF">
      <w:pPr>
        <w:pStyle w:val="ListParagraph"/>
        <w:numPr>
          <w:ilvl w:val="0"/>
          <w:numId w:val="1"/>
        </w:numPr>
      </w:pPr>
      <w:proofErr w:type="spellStart"/>
      <w:r>
        <w:t>FoldSeek</w:t>
      </w:r>
      <w:proofErr w:type="spellEnd"/>
      <w:r>
        <w:t xml:space="preserve"> to cluster structures (predicted and experimental)</w:t>
      </w:r>
    </w:p>
    <w:p w14:paraId="1AA535E5" w14:textId="77777777" w:rsidR="00FF72CF" w:rsidRDefault="00FF72CF" w:rsidP="00FF72CF">
      <w:pPr>
        <w:pStyle w:val="ListParagraph"/>
        <w:numPr>
          <w:ilvl w:val="1"/>
          <w:numId w:val="1"/>
        </w:numPr>
      </w:pPr>
      <w:r>
        <w:lastRenderedPageBreak/>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 xml:space="preserve">Evidence 2b: structural clustering (from in-silico data, </w:t>
      </w:r>
      <w:proofErr w:type="spellStart"/>
      <w:r>
        <w:t>Alphafold</w:t>
      </w:r>
      <w:proofErr w:type="spellEnd"/>
      <w:r>
        <w:t>)</w:t>
      </w:r>
    </w:p>
    <w:p w14:paraId="7DB3D1A9" w14:textId="77777777" w:rsidR="00FF72CF" w:rsidRDefault="00FF72CF" w:rsidP="00FF72CF">
      <w:pPr>
        <w:pStyle w:val="ListParagraph"/>
        <w:numPr>
          <w:ilvl w:val="0"/>
          <w:numId w:val="1"/>
        </w:numPr>
      </w:pPr>
      <w:proofErr w:type="spellStart"/>
      <w:r>
        <w:t>FoldSeek</w:t>
      </w:r>
      <w:proofErr w:type="spellEnd"/>
      <w:r>
        <w:t xml:space="preserve"> to identify </w:t>
      </w:r>
      <w:proofErr w:type="spellStart"/>
      <w:r>
        <w:t>alphafold</w:t>
      </w:r>
      <w:proofErr w:type="spellEnd"/>
      <w:r>
        <w:t xml:space="preserve"> </w:t>
      </w:r>
      <w:proofErr w:type="gramStart"/>
      <w:r>
        <w:t>structures</w:t>
      </w:r>
      <w:proofErr w:type="gramEnd"/>
    </w:p>
    <w:p w14:paraId="767F4923" w14:textId="77777777" w:rsidR="00FF72CF" w:rsidRDefault="00FF72CF" w:rsidP="00FF72CF">
      <w:pPr>
        <w:pStyle w:val="ListParagraph"/>
        <w:numPr>
          <w:ilvl w:val="0"/>
          <w:numId w:val="1"/>
        </w:numPr>
      </w:pPr>
      <w:r>
        <w:t xml:space="preserve">Get these from </w:t>
      </w:r>
      <w:proofErr w:type="spellStart"/>
      <w:r>
        <w:t>interpro</w:t>
      </w:r>
      <w:proofErr w:type="spellEnd"/>
      <w:r>
        <w:t xml:space="preserve"> </w:t>
      </w:r>
      <w:proofErr w:type="gramStart"/>
      <w:r>
        <w:t>also</w:t>
      </w:r>
      <w:proofErr w:type="gramEnd"/>
    </w:p>
    <w:p w14:paraId="0C25B097" w14:textId="77777777" w:rsidR="00FF72CF" w:rsidRDefault="00FF72CF" w:rsidP="00FF72CF">
      <w:pPr>
        <w:pStyle w:val="ListParagraph"/>
        <w:numPr>
          <w:ilvl w:val="0"/>
          <w:numId w:val="1"/>
        </w:numPr>
      </w:pPr>
      <w:r>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 xml:space="preserve">Integrate experimental data </w:t>
      </w:r>
      <w:proofErr w:type="gramStart"/>
      <w:r>
        <w:t>with in</w:t>
      </w:r>
      <w:proofErr w:type="gramEnd"/>
      <w:r>
        <w:t xml:space="preserve">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 xml:space="preserve">Generate structures from the identified sequences with </w:t>
      </w:r>
      <w:proofErr w:type="spellStart"/>
      <w:proofErr w:type="gramStart"/>
      <w:r>
        <w:t>alphafold</w:t>
      </w:r>
      <w:proofErr w:type="spellEnd"/>
      <w:proofErr w:type="gramEnd"/>
    </w:p>
    <w:p w14:paraId="0D10118F" w14:textId="77777777" w:rsidR="00FF72CF" w:rsidRDefault="00FF72CF" w:rsidP="00FF72CF">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3C7E5312" w14:textId="77777777" w:rsidR="00FF72CF" w:rsidRDefault="00FF72CF" w:rsidP="00FF72CF">
      <w:r>
        <w:t xml:space="preserve">Evidence 2d: Structural clusters link to different </w:t>
      </w:r>
      <w:proofErr w:type="spellStart"/>
      <w:r>
        <w:t>AmiC</w:t>
      </w:r>
      <w:proofErr w:type="spellEnd"/>
      <w:r>
        <w:t xml:space="preserve"> function</w:t>
      </w:r>
    </w:p>
    <w:p w14:paraId="5545B540" w14:textId="77777777" w:rsidR="00FF72CF" w:rsidRDefault="00FF72CF" w:rsidP="00FF72CF">
      <w:pPr>
        <w:pStyle w:val="ListParagraph"/>
        <w:numPr>
          <w:ilvl w:val="0"/>
          <w:numId w:val="1"/>
        </w:numPr>
      </w:pPr>
      <w:r>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 xml:space="preserve">Need to </w:t>
      </w:r>
      <w:proofErr w:type="gramStart"/>
      <w:r>
        <w:t>do</w:t>
      </w:r>
      <w:proofErr w:type="gramEnd"/>
    </w:p>
    <w:p w14:paraId="12F0AF1E" w14:textId="57B2962F" w:rsidR="0051184B" w:rsidRDefault="0051184B" w:rsidP="0051184B">
      <w:pPr>
        <w:pStyle w:val="ListParagraph"/>
        <w:numPr>
          <w:ilvl w:val="0"/>
          <w:numId w:val="1"/>
        </w:numPr>
      </w:pPr>
      <w:r>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8"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lastRenderedPageBreak/>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9"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60"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55D7039B" w14:textId="1DB76109" w:rsidR="00FF72CF" w:rsidRDefault="00FF72CF" w:rsidP="00FF72CF">
      <w:proofErr w:type="gramStart"/>
      <w:r>
        <w:t>JULY(</w:t>
      </w:r>
      <w:proofErr w:type="gramEnd"/>
      <w:r>
        <w:t>if time): Evidence 4: Cofactor binding</w:t>
      </w:r>
    </w:p>
    <w:p w14:paraId="34B22B39" w14:textId="77777777" w:rsidR="00FF72CF" w:rsidRDefault="00FF72CF" w:rsidP="00FF72CF">
      <w:pPr>
        <w:pStyle w:val="ListParagraph"/>
        <w:numPr>
          <w:ilvl w:val="0"/>
          <w:numId w:val="1"/>
        </w:numPr>
      </w:pPr>
      <w:r>
        <w:t xml:space="preserve">Need to </w:t>
      </w:r>
      <w:proofErr w:type="gramStart"/>
      <w:r>
        <w:t>do</w:t>
      </w:r>
      <w:proofErr w:type="gramEnd"/>
    </w:p>
    <w:p w14:paraId="05D4EE53" w14:textId="77777777" w:rsidR="006A779F" w:rsidRDefault="006A779F" w:rsidP="006A779F"/>
    <w:p w14:paraId="05FF0274" w14:textId="0E6B497B" w:rsidR="006A779F" w:rsidRDefault="003D3CA0" w:rsidP="006A779F">
      <w:pPr>
        <w:pStyle w:val="Heading1"/>
      </w:pPr>
      <w:bookmarkStart w:id="60" w:name="_Toc165099712"/>
      <w:r>
        <w:t>DISCUSSION</w:t>
      </w:r>
      <w:bookmarkEnd w:id="60"/>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 xml:space="preserve">High TM scores and average Q-scores indicate conservation for these structures – closely </w:t>
      </w:r>
      <w:proofErr w:type="gramStart"/>
      <w:r>
        <w:t>related</w:t>
      </w:r>
      <w:proofErr w:type="gramEnd"/>
    </w:p>
    <w:p w14:paraId="722BD39A" w14:textId="59EE892C" w:rsidR="00E42CC7" w:rsidRDefault="00E42CC7" w:rsidP="00E42CC7">
      <w:pPr>
        <w:pStyle w:val="ListParagraph"/>
        <w:numPr>
          <w:ilvl w:val="1"/>
          <w:numId w:val="1"/>
        </w:numPr>
      </w:pPr>
      <w:r>
        <w:lastRenderedPageBreak/>
        <w:t xml:space="preserve">Including </w:t>
      </w:r>
      <w:proofErr w:type="spellStart"/>
      <w:r>
        <w:t>AmiA</w:t>
      </w:r>
      <w:proofErr w:type="spellEnd"/>
      <w:r>
        <w:t xml:space="preserve"> structure (x5) reduced average Q-score and TM-score </w:t>
      </w:r>
      <w:proofErr w:type="gramStart"/>
      <w:r>
        <w:t>significantly(</w:t>
      </w:r>
      <w:proofErr w:type="gramEnd"/>
      <w:r>
        <w:t xml:space="preserve">need to put in </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3F3B4E"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1387DF39" w14:textId="56F7B1AA" w:rsidR="003F3B4E" w:rsidRPr="00EB4D4B" w:rsidRDefault="003F3B4E" w:rsidP="003F3B4E">
      <w:pPr>
        <w:pStyle w:val="ListParagraph"/>
        <w:numPr>
          <w:ilvl w:val="0"/>
          <w:numId w:val="1"/>
        </w:numPr>
      </w:pPr>
      <w:r>
        <w:rPr>
          <w:lang w:val="en-US"/>
        </w:rPr>
        <w:t xml:space="preserve">Sequence </w:t>
      </w:r>
      <w:proofErr w:type="gramStart"/>
      <w:r>
        <w:rPr>
          <w:lang w:val="en-US"/>
        </w:rPr>
        <w:t>analysis</w:t>
      </w:r>
      <w:proofErr w:type="gramEnd"/>
    </w:p>
    <w:p w14:paraId="215C7CB2" w14:textId="280304FD" w:rsidR="00E42CC7" w:rsidRPr="00E42CC7" w:rsidRDefault="00EB4D4B" w:rsidP="00FF72CF">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0E63FD99" w14:textId="77777777" w:rsidR="00E42CC7" w:rsidRDefault="00E42CC7" w:rsidP="00E42CC7">
      <w:pPr>
        <w:pStyle w:val="ListParagraph"/>
      </w:pPr>
    </w:p>
    <w:p w14:paraId="485D0FE6" w14:textId="77777777" w:rsidR="005B6195" w:rsidRDefault="005B6195" w:rsidP="005B6195">
      <w:pPr>
        <w:pStyle w:val="ListParagraph"/>
        <w:numPr>
          <w:ilvl w:val="0"/>
          <w:numId w:val="1"/>
        </w:numPr>
      </w:pPr>
      <w:r>
        <w:lastRenderedPageBreak/>
        <w:t>Gram positive/negative splitting</w:t>
      </w:r>
    </w:p>
    <w:p w14:paraId="5CAE6915" w14:textId="7A2FB419" w:rsidR="003F3B4E" w:rsidRDefault="003F3B4E" w:rsidP="003F3B4E">
      <w:pPr>
        <w:pStyle w:val="ListParagraph"/>
        <w:numPr>
          <w:ilvl w:val="1"/>
          <w:numId w:val="1"/>
        </w:numPr>
      </w:pPr>
      <w:r>
        <w:t xml:space="preserve">General limitation: </w:t>
      </w:r>
      <w:proofErr w:type="spellStart"/>
      <w:r w:rsidR="00B21318">
        <w:t>Achnowledge</w:t>
      </w:r>
      <w:proofErr w:type="spellEnd"/>
      <w:r w:rsidR="00B21318">
        <w:t xml:space="preserve"> that this is a n</w:t>
      </w:r>
      <w:r>
        <w:t>on-biological term, not very specific and boundaries can be blurred (see: Mycobacterium tuberculosis), less of a definitive term and more of a general term to relate the sequence/structure differences to a biological function. 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p>
    <w:p w14:paraId="3537D674" w14:textId="77777777" w:rsidR="005B6195" w:rsidRDefault="005B6195" w:rsidP="005B6195">
      <w:pPr>
        <w:pStyle w:val="ListParagraph"/>
        <w:numPr>
          <w:ilvl w:val="0"/>
          <w:numId w:val="1"/>
        </w:numPr>
      </w:pPr>
      <w:r>
        <w:t xml:space="preserve">Insertion region identification and what that means in relation to the clusters the insertions were found </w:t>
      </w:r>
      <w:proofErr w:type="gramStart"/>
      <w:r>
        <w:t>in</w:t>
      </w:r>
      <w:proofErr w:type="gramEnd"/>
    </w:p>
    <w:p w14:paraId="3A2AE932" w14:textId="77777777" w:rsidR="005B6195" w:rsidRDefault="005B6195" w:rsidP="005B6195">
      <w:pPr>
        <w:pStyle w:val="ListParagraph"/>
        <w:numPr>
          <w:ilvl w:val="0"/>
          <w:numId w:val="1"/>
        </w:numPr>
      </w:pPr>
      <w:r>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 xml:space="preserve">Cofactor evidence goes </w:t>
      </w:r>
      <w:proofErr w:type="gramStart"/>
      <w:r>
        <w:t>here</w:t>
      </w:r>
      <w:proofErr w:type="gramEnd"/>
    </w:p>
    <w:p w14:paraId="545F9C28" w14:textId="77777777" w:rsidR="006A779F" w:rsidRDefault="006A779F" w:rsidP="006A779F"/>
    <w:p w14:paraId="05AC271E" w14:textId="7FF6EC73" w:rsidR="006A779F" w:rsidRDefault="003D3CA0" w:rsidP="005B6195">
      <w:pPr>
        <w:pStyle w:val="Heading1"/>
      </w:pPr>
      <w:bookmarkStart w:id="61" w:name="_Toc165099713"/>
      <w:r>
        <w:t>CONCLUSION</w:t>
      </w:r>
      <w:bookmarkEnd w:id="61"/>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2" w:name="_Toc165099714"/>
      <w:r>
        <w:t>REFERENCES</w:t>
      </w:r>
      <w:bookmarkEnd w:id="62"/>
    </w:p>
    <w:p w14:paraId="5CBF2D90" w14:textId="77777777" w:rsidR="00CC1EC5" w:rsidRDefault="009D2638" w:rsidP="00CC1EC5">
      <w:pPr>
        <w:pStyle w:val="Bibliography"/>
      </w:pPr>
      <w:r>
        <w:fldChar w:fldCharType="begin"/>
      </w:r>
      <w:r w:rsidR="00CC1EC5">
        <w:instrText xml:space="preserve"> ADDIN ZOTERO_BIBL {"uncited":[],"omitted":[],"custom":[]} CSL_BIBLIOGRAPHY </w:instrText>
      </w:r>
      <w:r>
        <w:fldChar w:fldCharType="separate"/>
      </w:r>
      <w:r w:rsidR="00CC1EC5">
        <w:t>1.</w:t>
      </w:r>
      <w:r w:rsidR="00CC1EC5">
        <w:tab/>
      </w:r>
      <w:proofErr w:type="spellStart"/>
      <w:r w:rsidR="00CC1EC5">
        <w:t>Marchler</w:t>
      </w:r>
      <w:proofErr w:type="spellEnd"/>
      <w:r w:rsidR="00CC1EC5">
        <w:t xml:space="preserve">-Bauer, A., Derbyshire, M.K., Gonzales, N.R., Lu, S., </w:t>
      </w:r>
      <w:proofErr w:type="spellStart"/>
      <w:r w:rsidR="00CC1EC5">
        <w:t>Chitsaz</w:t>
      </w:r>
      <w:proofErr w:type="spellEnd"/>
      <w:r w:rsidR="00CC1EC5">
        <w:t xml:space="preserve">, F., Geer, L.Y., Geer, R.C., He, J., </w:t>
      </w:r>
      <w:proofErr w:type="spellStart"/>
      <w:r w:rsidR="00CC1EC5">
        <w:t>Gwadz</w:t>
      </w:r>
      <w:proofErr w:type="spellEnd"/>
      <w:r w:rsidR="00CC1EC5">
        <w:t xml:space="preserve">, M., Hurwitz, D.I., et al. (2015). CDD: NCBI’s conserved domain database. Nucleic Acids Res. </w:t>
      </w:r>
      <w:r w:rsidR="00CC1EC5">
        <w:rPr>
          <w:i/>
          <w:iCs/>
        </w:rPr>
        <w:t>43</w:t>
      </w:r>
      <w:r w:rsidR="00CC1EC5">
        <w:t>, D222-226. 10.1093/</w:t>
      </w:r>
      <w:proofErr w:type="spellStart"/>
      <w:r w:rsidR="00CC1EC5">
        <w:t>nar</w:t>
      </w:r>
      <w:proofErr w:type="spellEnd"/>
      <w:r w:rsidR="00CC1EC5">
        <w:t>/gku1221.</w:t>
      </w:r>
    </w:p>
    <w:p w14:paraId="2D43CFB2" w14:textId="77777777" w:rsidR="00CC1EC5" w:rsidRDefault="00CC1EC5" w:rsidP="00CC1EC5">
      <w:pPr>
        <w:pStyle w:val="Bibliography"/>
      </w:pPr>
      <w:r>
        <w:t>2.</w:t>
      </w:r>
      <w:r>
        <w:tab/>
        <w:t xml:space="preserve">Kerff, F., </w:t>
      </w:r>
      <w:proofErr w:type="spellStart"/>
      <w:r>
        <w:t>Rocaboy</w:t>
      </w:r>
      <w:proofErr w:type="spellEnd"/>
      <w:r>
        <w:t>, M., Herman, R., Sauvage, E., and Charlier, P. (2013). Crystal structure of the E. coli N-</w:t>
      </w:r>
      <w:proofErr w:type="spellStart"/>
      <w:r>
        <w:t>acetylmuramoyl</w:t>
      </w:r>
      <w:proofErr w:type="spellEnd"/>
      <w:r>
        <w:t xml:space="preserve">-L-alanine amidase </w:t>
      </w:r>
      <w:proofErr w:type="spellStart"/>
      <w:r>
        <w:t>AmiC</w:t>
      </w:r>
      <w:proofErr w:type="spellEnd"/>
      <w:r>
        <w:t>. https://doi.org/10.2210/pdb4bin/pdb.</w:t>
      </w:r>
    </w:p>
    <w:p w14:paraId="1D83A619" w14:textId="77777777" w:rsidR="00CC1EC5" w:rsidRDefault="00CC1EC5" w:rsidP="00CC1EC5">
      <w:pPr>
        <w:pStyle w:val="Bibliography"/>
      </w:pPr>
      <w:r>
        <w:t>3.</w:t>
      </w:r>
      <w:r>
        <w:tab/>
      </w:r>
      <w:proofErr w:type="spellStart"/>
      <w:r>
        <w:t>Rocaboy</w:t>
      </w:r>
      <w:proofErr w:type="spellEnd"/>
      <w:r>
        <w:t xml:space="preserve">, M., Herman, R., Sauvage, E., </w:t>
      </w:r>
      <w:proofErr w:type="spellStart"/>
      <w:r>
        <w:t>Remaut</w:t>
      </w:r>
      <w:proofErr w:type="spellEnd"/>
      <w:r>
        <w:t xml:space="preserve">, H., </w:t>
      </w:r>
      <w:proofErr w:type="spellStart"/>
      <w:r>
        <w:t>Moonens</w:t>
      </w:r>
      <w:proofErr w:type="spellEnd"/>
      <w:r>
        <w:t xml:space="preserve">, K., </w:t>
      </w:r>
      <w:proofErr w:type="spellStart"/>
      <w:r>
        <w:t>Terrak</w:t>
      </w:r>
      <w:proofErr w:type="spellEnd"/>
      <w:r>
        <w:t xml:space="preserve">, M., Charlier, P., and Kerff, F. (2013). The crystal structure of the cell division amidase </w:t>
      </w:r>
      <w:proofErr w:type="spellStart"/>
      <w:r>
        <w:t>AmiC</w:t>
      </w:r>
      <w:proofErr w:type="spellEnd"/>
      <w:r>
        <w:t xml:space="preserve"> reveals the fold of the AMIN domain, a new peptidoglycan binding domain. Mol. </w:t>
      </w:r>
      <w:proofErr w:type="spellStart"/>
      <w:r>
        <w:t>Microbiol</w:t>
      </w:r>
      <w:proofErr w:type="spellEnd"/>
      <w:r>
        <w:t xml:space="preserve">. </w:t>
      </w:r>
      <w:r>
        <w:rPr>
          <w:i/>
          <w:iCs/>
        </w:rPr>
        <w:t>90</w:t>
      </w:r>
      <w:r>
        <w:t>, 267–277. 10.1111/mmi.12361.</w:t>
      </w:r>
    </w:p>
    <w:p w14:paraId="5E87DD07" w14:textId="77777777" w:rsidR="00CC1EC5" w:rsidRDefault="00CC1EC5" w:rsidP="00CC1EC5">
      <w:pPr>
        <w:pStyle w:val="Bibliography"/>
      </w:pPr>
      <w:r>
        <w:t>4.</w:t>
      </w:r>
      <w:r>
        <w:tab/>
        <w:t xml:space="preserve">Berman, H.M., Westbrook, J., Feng, Z., Gilliland, G., Bhat, T.N., </w:t>
      </w:r>
      <w:proofErr w:type="spellStart"/>
      <w:r>
        <w:t>Weissig</w:t>
      </w:r>
      <w:proofErr w:type="spellEnd"/>
      <w:r>
        <w:t xml:space="preserve">, H., </w:t>
      </w:r>
      <w:proofErr w:type="spellStart"/>
      <w:r>
        <w:t>Shindyalov</w:t>
      </w:r>
      <w:proofErr w:type="spellEnd"/>
      <w:r>
        <w:t xml:space="preserve">, I.N., and Bourne, P.E. (2000). The Protein Data Bank. Nucleic Acids Res. </w:t>
      </w:r>
      <w:r>
        <w:rPr>
          <w:i/>
          <w:iCs/>
        </w:rPr>
        <w:t>28</w:t>
      </w:r>
      <w:r>
        <w:t>, 235–242. 10.1093/</w:t>
      </w:r>
      <w:proofErr w:type="spellStart"/>
      <w:r>
        <w:t>nar</w:t>
      </w:r>
      <w:proofErr w:type="spellEnd"/>
      <w:r>
        <w:t>/28.1.235.</w:t>
      </w:r>
    </w:p>
    <w:p w14:paraId="1D374E7B" w14:textId="77777777" w:rsidR="00CC1EC5" w:rsidRDefault="00CC1EC5" w:rsidP="00CC1EC5">
      <w:pPr>
        <w:pStyle w:val="Bibliography"/>
      </w:pPr>
      <w:r>
        <w:lastRenderedPageBreak/>
        <w:t>5.</w:t>
      </w:r>
      <w:r>
        <w:tab/>
        <w:t xml:space="preserve">Altschul, S.F., Gish, W., Miller, W., Myers, E.W., and Lipman, D.J. (1990). Basic local alignment search tool. J. Mol. Biol. </w:t>
      </w:r>
      <w:r>
        <w:rPr>
          <w:i/>
          <w:iCs/>
        </w:rPr>
        <w:t>215</w:t>
      </w:r>
      <w:r>
        <w:t>, 403–410. 10.1016/S0022-2836(05)80360-2.</w:t>
      </w:r>
    </w:p>
    <w:p w14:paraId="6DCA7E9A" w14:textId="77777777" w:rsidR="00CC1EC5" w:rsidRDefault="00CC1EC5" w:rsidP="00CC1EC5">
      <w:pPr>
        <w:pStyle w:val="Bibliography"/>
      </w:pPr>
      <w:r>
        <w:t>6.</w:t>
      </w:r>
      <w:r>
        <w:tab/>
        <w:t xml:space="preserve">Andreeva, A., Howorth, D., Chothia, C., </w:t>
      </w:r>
      <w:proofErr w:type="spellStart"/>
      <w:r>
        <w:t>Kulesha</w:t>
      </w:r>
      <w:proofErr w:type="spellEnd"/>
      <w:r>
        <w:t xml:space="preserve">, E., and Murzin, A.G. (2014). SCOP2 prototype: a new approach to protein structure mining. Nucleic Acids Res. </w:t>
      </w:r>
      <w:r>
        <w:rPr>
          <w:i/>
          <w:iCs/>
        </w:rPr>
        <w:t>42</w:t>
      </w:r>
      <w:r>
        <w:t>, D310–D314. 10.1093/</w:t>
      </w:r>
      <w:proofErr w:type="spellStart"/>
      <w:r>
        <w:t>nar</w:t>
      </w:r>
      <w:proofErr w:type="spellEnd"/>
      <w:r>
        <w:t>/gkt1242.</w:t>
      </w:r>
    </w:p>
    <w:p w14:paraId="0C67C373" w14:textId="77777777" w:rsidR="00CC1EC5" w:rsidRDefault="00CC1EC5" w:rsidP="00CC1EC5">
      <w:pPr>
        <w:pStyle w:val="Bibliography"/>
      </w:pPr>
      <w:r>
        <w:t>7.</w:t>
      </w:r>
      <w:r>
        <w:tab/>
        <w:t xml:space="preserve">Andreeva, A., </w:t>
      </w:r>
      <w:proofErr w:type="spellStart"/>
      <w:r>
        <w:t>Kulesha</w:t>
      </w:r>
      <w:proofErr w:type="spellEnd"/>
      <w:r>
        <w:t xml:space="preserve">, E., Gough, J., and Murzin, A.G. (2020). The SCOP database in 2020: expanded classification of representative family and superfamily domains of known protein structures. Nucleic Acids Res. </w:t>
      </w:r>
      <w:r>
        <w:rPr>
          <w:i/>
          <w:iCs/>
        </w:rPr>
        <w:t>48</w:t>
      </w:r>
      <w:r>
        <w:t>, D376–D382. 10.1093/</w:t>
      </w:r>
      <w:proofErr w:type="spellStart"/>
      <w:r>
        <w:t>nar</w:t>
      </w:r>
      <w:proofErr w:type="spellEnd"/>
      <w:r>
        <w:t>/gkz1064.</w:t>
      </w:r>
    </w:p>
    <w:p w14:paraId="03C1BCAB" w14:textId="77777777" w:rsidR="00CC1EC5" w:rsidRDefault="00CC1EC5" w:rsidP="00CC1EC5">
      <w:pPr>
        <w:pStyle w:val="Bibliography"/>
      </w:pPr>
      <w:r>
        <w:t>8.</w:t>
      </w:r>
      <w:r>
        <w:tab/>
        <w:t xml:space="preserve">Mistry, J., </w:t>
      </w:r>
      <w:proofErr w:type="spellStart"/>
      <w:r>
        <w:t>Chuguransky</w:t>
      </w:r>
      <w:proofErr w:type="spellEnd"/>
      <w:r>
        <w:t xml:space="preserve">, S., Williams, L., Qureshi, M., Salazar, G.A., </w:t>
      </w:r>
      <w:proofErr w:type="spellStart"/>
      <w:r>
        <w:t>Sonnhammer</w:t>
      </w:r>
      <w:proofErr w:type="spellEnd"/>
      <w:r>
        <w:t xml:space="preserve">, E.L.L., </w:t>
      </w:r>
      <w:proofErr w:type="spellStart"/>
      <w:r>
        <w:t>Tosatto</w:t>
      </w:r>
      <w:proofErr w:type="spellEnd"/>
      <w:r>
        <w:t xml:space="preserve">, S.C.E., Paladin, L., Raj, S., Richardson, L.J., et al. (2021). </w:t>
      </w:r>
      <w:proofErr w:type="spellStart"/>
      <w:r>
        <w:t>Pfam</w:t>
      </w:r>
      <w:proofErr w:type="spellEnd"/>
      <w:r>
        <w:t xml:space="preserve">: The protein families database in 2021. Nucleic Acids Res. </w:t>
      </w:r>
      <w:r>
        <w:rPr>
          <w:i/>
          <w:iCs/>
        </w:rPr>
        <w:t>49</w:t>
      </w:r>
      <w:r>
        <w:t>, D412–D419. 10.1093/</w:t>
      </w:r>
      <w:proofErr w:type="spellStart"/>
      <w:r>
        <w:t>nar</w:t>
      </w:r>
      <w:proofErr w:type="spellEnd"/>
      <w:r>
        <w:t>/gkaa913.</w:t>
      </w:r>
    </w:p>
    <w:p w14:paraId="3A6F8DD7" w14:textId="77777777" w:rsidR="00CC1EC5" w:rsidRDefault="00CC1EC5" w:rsidP="00CC1EC5">
      <w:pPr>
        <w:pStyle w:val="Bibliography"/>
      </w:pPr>
      <w:r>
        <w:t>9.</w:t>
      </w:r>
      <w:r>
        <w:tab/>
        <w:t xml:space="preserve">Paysan-Lafosse, T., Blum, M., </w:t>
      </w:r>
      <w:proofErr w:type="spellStart"/>
      <w:r>
        <w:t>Chuguransky</w:t>
      </w:r>
      <w:proofErr w:type="spellEnd"/>
      <w:r>
        <w:t xml:space="preserve">, S., Grego, T., Pinto, B.L., Salazar, G.A., </w:t>
      </w:r>
      <w:proofErr w:type="spellStart"/>
      <w:r>
        <w:t>Bileschi</w:t>
      </w:r>
      <w:proofErr w:type="spellEnd"/>
      <w:r>
        <w:t xml:space="preserve">, M.L., Bork, P., Bridge, A., Colwell, L., et al. (2023). </w:t>
      </w:r>
      <w:proofErr w:type="spellStart"/>
      <w:r>
        <w:t>InterPro</w:t>
      </w:r>
      <w:proofErr w:type="spellEnd"/>
      <w:r>
        <w:t xml:space="preserve"> in 2022. Nucleic Acids Res. </w:t>
      </w:r>
      <w:r>
        <w:rPr>
          <w:i/>
          <w:iCs/>
        </w:rPr>
        <w:t>51</w:t>
      </w:r>
      <w:r>
        <w:t>, D418–D427. 10.1093/</w:t>
      </w:r>
      <w:proofErr w:type="spellStart"/>
      <w:r>
        <w:t>nar</w:t>
      </w:r>
      <w:proofErr w:type="spellEnd"/>
      <w:r>
        <w:t>/gkac993.</w:t>
      </w:r>
    </w:p>
    <w:p w14:paraId="64A140E7" w14:textId="77777777" w:rsidR="00CC1EC5" w:rsidRDefault="00CC1EC5" w:rsidP="00CC1EC5">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10.1038/75556.</w:t>
      </w:r>
    </w:p>
    <w:p w14:paraId="1943C8EB" w14:textId="77777777" w:rsidR="00CC1EC5" w:rsidRDefault="00CC1EC5" w:rsidP="00CC1EC5">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10.1093/genetics/iyad031.</w:t>
      </w:r>
    </w:p>
    <w:p w14:paraId="587FA188" w14:textId="77777777" w:rsidR="00CC1EC5" w:rsidRDefault="00CC1EC5" w:rsidP="00CC1EC5">
      <w:pPr>
        <w:pStyle w:val="Bibliography"/>
      </w:pPr>
      <w:r>
        <w:t>12.</w:t>
      </w:r>
      <w:r>
        <w:tab/>
      </w:r>
      <w:proofErr w:type="spellStart"/>
      <w:r>
        <w:t>Krissinel</w:t>
      </w:r>
      <w:proofErr w:type="spellEnd"/>
      <w:r>
        <w:t xml:space="preserve">, E., and Henrick, K. (2004). Secondary-structure matching (SSM), a new tool for fast protein structure alignment in three dimensions. Acta </w:t>
      </w:r>
      <w:proofErr w:type="spellStart"/>
      <w:r>
        <w:t>Crystallogr</w:t>
      </w:r>
      <w:proofErr w:type="spellEnd"/>
      <w:r>
        <w:t xml:space="preserve">. D Biol. </w:t>
      </w:r>
      <w:proofErr w:type="spellStart"/>
      <w:r>
        <w:t>Crystallogr</w:t>
      </w:r>
      <w:proofErr w:type="spellEnd"/>
      <w:r>
        <w:t xml:space="preserve">. </w:t>
      </w:r>
      <w:r>
        <w:rPr>
          <w:i/>
          <w:iCs/>
        </w:rPr>
        <w:t>60</w:t>
      </w:r>
      <w:r>
        <w:t>, 2256–2268. 10.1107/S0907444904026460.</w:t>
      </w:r>
    </w:p>
    <w:p w14:paraId="3364C728" w14:textId="77777777" w:rsidR="00CC1EC5" w:rsidRDefault="00CC1EC5" w:rsidP="00CC1EC5">
      <w:pPr>
        <w:pStyle w:val="Bibliography"/>
      </w:pPr>
      <w:r>
        <w:t>13.</w:t>
      </w:r>
      <w:r>
        <w:tab/>
      </w:r>
      <w:proofErr w:type="spellStart"/>
      <w:r>
        <w:t>Krissinel</w:t>
      </w:r>
      <w:proofErr w:type="spellEnd"/>
      <w:r>
        <w:t>, E., and Henrick, K. (2005). Multiple Alignment of Protein Structures in Three Dimensions. In Computational Life Sciences, M. R. Berthold, R. C. Glen, K. Diederichs, O. Kohlbacher, and I. Fischer, eds. (Springer), pp. 67–78. 10.1007/11560500_7.</w:t>
      </w:r>
    </w:p>
    <w:p w14:paraId="3C3920D3" w14:textId="77777777" w:rsidR="00CC1EC5" w:rsidRDefault="00CC1EC5" w:rsidP="00CC1EC5">
      <w:pPr>
        <w:pStyle w:val="Bibliography"/>
      </w:pPr>
      <w:r>
        <w:t>14.</w:t>
      </w:r>
      <w:r>
        <w:tab/>
        <w:t xml:space="preserve">O’Leary, N.A., Wright, M.W., Brister, J.R., Ciufo, S., Haddad, D., McVeigh, R., Rajput, B., Robbertse, B., Smith-White, B., </w:t>
      </w:r>
      <w:proofErr w:type="spellStart"/>
      <w:r>
        <w:t>Ako</w:t>
      </w:r>
      <w:proofErr w:type="spellEnd"/>
      <w:r>
        <w:t>-Adjei, D., et al. (2016). Reference sequence (</w:t>
      </w:r>
      <w:proofErr w:type="spellStart"/>
      <w:r>
        <w:t>RefSeq</w:t>
      </w:r>
      <w:proofErr w:type="spellEnd"/>
      <w:r>
        <w:t xml:space="preserve">) database at NCBI: </w:t>
      </w:r>
      <w:proofErr w:type="gramStart"/>
      <w:r>
        <w:t>current status</w:t>
      </w:r>
      <w:proofErr w:type="gramEnd"/>
      <w:r>
        <w:t xml:space="preserve">, taxonomic expansion, and functional annotation. Nucleic Acids Res. </w:t>
      </w:r>
      <w:r>
        <w:rPr>
          <w:i/>
          <w:iCs/>
        </w:rPr>
        <w:t>44</w:t>
      </w:r>
      <w:r>
        <w:t>, D733-745. 10.1093/</w:t>
      </w:r>
      <w:proofErr w:type="spellStart"/>
      <w:r>
        <w:t>nar</w:t>
      </w:r>
      <w:proofErr w:type="spellEnd"/>
      <w:r>
        <w:t>/gkv1189.</w:t>
      </w:r>
    </w:p>
    <w:p w14:paraId="76AD0994" w14:textId="77777777" w:rsidR="00CC1EC5" w:rsidRDefault="00CC1EC5" w:rsidP="00CC1EC5">
      <w:pPr>
        <w:pStyle w:val="Bibliography"/>
      </w:pPr>
      <w:r>
        <w:t>15.</w:t>
      </w:r>
      <w:r>
        <w:tab/>
        <w:t xml:space="preserve">Finn, R.D., Clements, J., and Eddy, S.R. (2011). HMMER web server: interactive sequence similarity searching. Nucleic Acids Res. </w:t>
      </w:r>
      <w:r>
        <w:rPr>
          <w:i/>
          <w:iCs/>
        </w:rPr>
        <w:t>39</w:t>
      </w:r>
      <w:r>
        <w:t>, W29–W37. 10.1093/</w:t>
      </w:r>
      <w:proofErr w:type="spellStart"/>
      <w:r>
        <w:t>nar</w:t>
      </w:r>
      <w:proofErr w:type="spellEnd"/>
      <w:r>
        <w:t>/gkr367.</w:t>
      </w:r>
    </w:p>
    <w:p w14:paraId="6755652E" w14:textId="77777777" w:rsidR="00CC1EC5" w:rsidRDefault="00CC1EC5" w:rsidP="00CC1EC5">
      <w:pPr>
        <w:pStyle w:val="Bibliography"/>
      </w:pPr>
      <w:r>
        <w:t>16.</w:t>
      </w:r>
      <w:r>
        <w:tab/>
        <w:t xml:space="preserve">Pettersen, E.F., Goddard, T.D., Huang, C.C., Couch, G.S., Greenblatt, D.M., Meng, E.C., and Ferrin, T.E. (2004). UCSF Chimera--a visualization system for exploratory research and analysis. J. </w:t>
      </w:r>
      <w:proofErr w:type="spellStart"/>
      <w:r>
        <w:t>Comput</w:t>
      </w:r>
      <w:proofErr w:type="spellEnd"/>
      <w:r>
        <w:t xml:space="preserve">. Chem. </w:t>
      </w:r>
      <w:r>
        <w:rPr>
          <w:i/>
          <w:iCs/>
        </w:rPr>
        <w:t>25</w:t>
      </w:r>
      <w:r>
        <w:t>, 1605–1612. 10.1002/jcc.20084.</w:t>
      </w:r>
    </w:p>
    <w:p w14:paraId="52177DA3" w14:textId="77777777" w:rsidR="00CC1EC5" w:rsidRDefault="00CC1EC5" w:rsidP="00CC1EC5">
      <w:pPr>
        <w:pStyle w:val="Bibliography"/>
      </w:pPr>
      <w:r>
        <w:t>17.</w:t>
      </w:r>
      <w:r>
        <w:tab/>
        <w:t xml:space="preserve">Meng, E.C., Pettersen, E.F., Couch, G.S., Huang, C.C., and Ferrin, T.E. (2006). Tools for integrated sequence-structure analysis with UCSF Chimera. BMC Bioinformatics </w:t>
      </w:r>
      <w:r>
        <w:rPr>
          <w:i/>
          <w:iCs/>
        </w:rPr>
        <w:t>7</w:t>
      </w:r>
      <w:r>
        <w:t>, 339. 10.1186/1471-2105-7-339.</w:t>
      </w:r>
    </w:p>
    <w:p w14:paraId="6A3BAD94" w14:textId="77777777" w:rsidR="00CC1EC5" w:rsidRDefault="00CC1EC5" w:rsidP="00CC1EC5">
      <w:pPr>
        <w:pStyle w:val="Bibliography"/>
      </w:pPr>
      <w:r>
        <w:lastRenderedPageBreak/>
        <w:t>18.</w:t>
      </w:r>
      <w:r>
        <w:tab/>
        <w:t>Zhang, C., Shine, M., Pyle, A.M., and Zhang, Y. (2022). US-</w:t>
      </w:r>
      <w:proofErr w:type="gramStart"/>
      <w:r>
        <w:t>align:</w:t>
      </w:r>
      <w:proofErr w:type="gramEnd"/>
      <w:r>
        <w:t xml:space="preserve"> universal structure alignments of proteins, nucleic acids, and macromolecular complexes. Nat. Methods </w:t>
      </w:r>
      <w:r>
        <w:rPr>
          <w:i/>
          <w:iCs/>
        </w:rPr>
        <w:t>19</w:t>
      </w:r>
      <w:r>
        <w:t>, 1109–1115. 10.1038/s41592-022-01585-1.</w:t>
      </w:r>
    </w:p>
    <w:p w14:paraId="0E7EFF07" w14:textId="77777777" w:rsidR="00CC1EC5" w:rsidRDefault="00CC1EC5" w:rsidP="00CC1EC5">
      <w:pPr>
        <w:pStyle w:val="Bibliography"/>
      </w:pPr>
      <w:r>
        <w:t>19.</w:t>
      </w:r>
      <w:r>
        <w:tab/>
        <w:t xml:space="preserve">Cock, P.J.A., Antao, T., Chang, J.T., Chapman, B.A., Cox, C.J., Dalke, A., Friedberg, I., </w:t>
      </w:r>
      <w:proofErr w:type="spellStart"/>
      <w:r>
        <w:t>Hamelryck</w:t>
      </w:r>
      <w:proofErr w:type="spellEnd"/>
      <w:r>
        <w:t xml:space="preserve">, T., Kauff, F., Wilczynski, B., et al. (2009). </w:t>
      </w:r>
      <w:proofErr w:type="spellStart"/>
      <w:r>
        <w:t>Biopython</w:t>
      </w:r>
      <w:proofErr w:type="spellEnd"/>
      <w:r>
        <w:t xml:space="preserve">: freely available Python tools for computational molecular biology and bioinformatics. Bioinformatics </w:t>
      </w:r>
      <w:r>
        <w:rPr>
          <w:i/>
          <w:iCs/>
        </w:rPr>
        <w:t>25</w:t>
      </w:r>
      <w:r>
        <w:t>, 1422–1423. 10.1093/bioinformatics/btp163.</w:t>
      </w:r>
    </w:p>
    <w:p w14:paraId="390A777A" w14:textId="77777777" w:rsidR="00CC1EC5" w:rsidRDefault="00CC1EC5" w:rsidP="00CC1EC5">
      <w:pPr>
        <w:pStyle w:val="Bibliography"/>
      </w:pPr>
      <w:r>
        <w:t>20.</w:t>
      </w:r>
      <w:r>
        <w:tab/>
        <w:t xml:space="preserve">Sayers, E.W., Bolton, E.E., Brister, J.R., </w:t>
      </w:r>
      <w:proofErr w:type="spellStart"/>
      <w:r>
        <w:t>Canese</w:t>
      </w:r>
      <w:proofErr w:type="spellEnd"/>
      <w:r>
        <w:t xml:space="preserve">, K., Chan, J., Comeau, D.C., Connor, R., Funk, K., Kelly, C., Kim, S., et al. (2022). Database resources of the national </w:t>
      </w:r>
      <w:proofErr w:type="spellStart"/>
      <w:r>
        <w:t>center</w:t>
      </w:r>
      <w:proofErr w:type="spellEnd"/>
      <w:r>
        <w:t xml:space="preserve"> for biotechnology information. Nucleic Acids Res. </w:t>
      </w:r>
      <w:r>
        <w:rPr>
          <w:i/>
          <w:iCs/>
        </w:rPr>
        <w:t>50</w:t>
      </w:r>
      <w:r>
        <w:t>, D20–D26. 10.1093/</w:t>
      </w:r>
      <w:proofErr w:type="spellStart"/>
      <w:r>
        <w:t>nar</w:t>
      </w:r>
      <w:proofErr w:type="spellEnd"/>
      <w:r>
        <w:t>/gkab1112.</w:t>
      </w:r>
    </w:p>
    <w:p w14:paraId="6196452E" w14:textId="77777777" w:rsidR="00CC1EC5" w:rsidRDefault="00CC1EC5" w:rsidP="00CC1EC5">
      <w:pPr>
        <w:pStyle w:val="Bibliography"/>
      </w:pPr>
      <w:r>
        <w:t>21.</w:t>
      </w:r>
      <w:r>
        <w:tab/>
      </w:r>
      <w:proofErr w:type="spellStart"/>
      <w:r>
        <w:t>Federhen</w:t>
      </w:r>
      <w:proofErr w:type="spellEnd"/>
      <w:r>
        <w:t xml:space="preserve">, S. (2012). The NCBI Taxonomy database. Nucleic Acids Res. </w:t>
      </w:r>
      <w:r>
        <w:rPr>
          <w:i/>
          <w:iCs/>
        </w:rPr>
        <w:t>40</w:t>
      </w:r>
      <w:r>
        <w:t>, D136-143. 10.1093/</w:t>
      </w:r>
      <w:proofErr w:type="spellStart"/>
      <w:r>
        <w:t>nar</w:t>
      </w:r>
      <w:proofErr w:type="spellEnd"/>
      <w:r>
        <w:t>/gkr1178.</w:t>
      </w:r>
    </w:p>
    <w:p w14:paraId="5CE8E8F3" w14:textId="77777777" w:rsidR="00CC1EC5" w:rsidRDefault="00CC1EC5" w:rsidP="00CC1EC5">
      <w:pPr>
        <w:pStyle w:val="Bibliography"/>
      </w:pPr>
      <w:r>
        <w:t>22.</w:t>
      </w:r>
      <w:r>
        <w:tab/>
        <w:t xml:space="preserve">Schoch, C.L., Ciufo, S., </w:t>
      </w:r>
      <w:proofErr w:type="spellStart"/>
      <w:r>
        <w:t>Domrachev</w:t>
      </w:r>
      <w:proofErr w:type="spellEnd"/>
      <w:r>
        <w:t xml:space="preserve">, M., Hotton, C.L., Kannan, S., </w:t>
      </w:r>
      <w:proofErr w:type="spellStart"/>
      <w:r>
        <w:t>Khovanskaya</w:t>
      </w:r>
      <w:proofErr w:type="spellEnd"/>
      <w:r>
        <w:t xml:space="preserve">, R., </w:t>
      </w:r>
      <w:proofErr w:type="spellStart"/>
      <w:r>
        <w:t>Leipe</w:t>
      </w:r>
      <w:proofErr w:type="spellEnd"/>
      <w:r>
        <w:t xml:space="preserve">, D., </w:t>
      </w:r>
      <w:proofErr w:type="spellStart"/>
      <w:r>
        <w:t>Mcveigh</w:t>
      </w:r>
      <w:proofErr w:type="spellEnd"/>
      <w:r>
        <w:t xml:space="preserve">, R., O’Neill, K., Robbertse, B., et al. (2020). NCBI Taxonomy: a comprehensive update on curation, </w:t>
      </w:r>
      <w:proofErr w:type="gramStart"/>
      <w:r>
        <w:t>resources</w:t>
      </w:r>
      <w:proofErr w:type="gramEnd"/>
      <w:r>
        <w:t xml:space="preserve"> and tools. Database J. Biol. Databases Curation </w:t>
      </w:r>
      <w:r>
        <w:rPr>
          <w:i/>
          <w:iCs/>
        </w:rPr>
        <w:t>2020</w:t>
      </w:r>
      <w:r>
        <w:t>, baaa062. 10.1093/database/baaa062.</w:t>
      </w:r>
    </w:p>
    <w:p w14:paraId="6E3D9A0D" w14:textId="77777777" w:rsidR="00CC1EC5" w:rsidRDefault="00CC1EC5" w:rsidP="00CC1EC5">
      <w:pPr>
        <w:pStyle w:val="Bibliography"/>
      </w:pPr>
      <w:r>
        <w:t>23.</w:t>
      </w:r>
      <w:r>
        <w:tab/>
        <w:t xml:space="preserve">Sakamoto, T., and Ortega, J.M. (2021). </w:t>
      </w:r>
      <w:proofErr w:type="spellStart"/>
      <w:r>
        <w:t>Taxallnomy</w:t>
      </w:r>
      <w:proofErr w:type="spellEnd"/>
      <w:r>
        <w:t xml:space="preserve">: an extension of NCBI Taxonomy that produces a hierarchically complete taxonomic tree. BMC Bioinformatics </w:t>
      </w:r>
      <w:r>
        <w:rPr>
          <w:i/>
          <w:iCs/>
        </w:rPr>
        <w:t>22</w:t>
      </w:r>
      <w:r>
        <w:t>, 388. 10.1186/s12859-021-04304-3.</w:t>
      </w:r>
    </w:p>
    <w:p w14:paraId="4C4BD484" w14:textId="77777777" w:rsidR="00CC1EC5" w:rsidRDefault="00CC1EC5" w:rsidP="00CC1EC5">
      <w:pPr>
        <w:pStyle w:val="Bibliography"/>
      </w:pPr>
      <w:r>
        <w:t>24.</w:t>
      </w:r>
      <w:r>
        <w:tab/>
        <w:t xml:space="preserve">Berends, M.S., Luz, C.F., Friedrich, A.W., Sinha, B.N.M., Albers, C.J., and Glasner, C. (2022). AMR: An R Package for Working with Antimicrobial Resistance Data. J. Stat. </w:t>
      </w:r>
      <w:proofErr w:type="spellStart"/>
      <w:r>
        <w:t>Softw</w:t>
      </w:r>
      <w:proofErr w:type="spellEnd"/>
      <w:r>
        <w:t xml:space="preserve">. </w:t>
      </w:r>
      <w:r>
        <w:rPr>
          <w:i/>
          <w:iCs/>
        </w:rPr>
        <w:t>104</w:t>
      </w:r>
      <w:r>
        <w:t>, 1–31. 10.18637/</w:t>
      </w:r>
      <w:proofErr w:type="gramStart"/>
      <w:r>
        <w:t>jss.v104.i</w:t>
      </w:r>
      <w:proofErr w:type="gramEnd"/>
      <w:r>
        <w:t>03.</w:t>
      </w:r>
    </w:p>
    <w:p w14:paraId="1424A618" w14:textId="77777777" w:rsidR="00CC1EC5" w:rsidRDefault="00CC1EC5" w:rsidP="00CC1EC5">
      <w:pPr>
        <w:pStyle w:val="Bibliography"/>
      </w:pPr>
      <w:r>
        <w:t>25.</w:t>
      </w:r>
      <w:r>
        <w:tab/>
      </w:r>
      <w:proofErr w:type="spellStart"/>
      <w:r>
        <w:t>Lassmann</w:t>
      </w:r>
      <w:proofErr w:type="spellEnd"/>
      <w:r>
        <w:t xml:space="preserve">, T. (2020). </w:t>
      </w:r>
      <w:proofErr w:type="spellStart"/>
      <w:r>
        <w:t>Kalign</w:t>
      </w:r>
      <w:proofErr w:type="spellEnd"/>
      <w:r>
        <w:t xml:space="preserve"> 3: multiple sequence alignment of large datasets. Bioinformatics </w:t>
      </w:r>
      <w:r>
        <w:rPr>
          <w:i/>
          <w:iCs/>
        </w:rPr>
        <w:t>36</w:t>
      </w:r>
      <w:r>
        <w:t>, 1928–1929. 10.1093/bioinformatics/btz795.</w:t>
      </w:r>
    </w:p>
    <w:p w14:paraId="5D04ADE6" w14:textId="77777777" w:rsidR="00CC1EC5" w:rsidRDefault="00CC1EC5" w:rsidP="00CC1EC5">
      <w:pPr>
        <w:pStyle w:val="Bibliography"/>
      </w:pPr>
      <w:r>
        <w:t>26.</w:t>
      </w:r>
      <w:r>
        <w:tab/>
        <w:t>Jehl, P., Sievers, F., and Higgins, D.G. (2015). OD-</w:t>
      </w:r>
      <w:proofErr w:type="spellStart"/>
      <w:r>
        <w:t>seq</w:t>
      </w:r>
      <w:proofErr w:type="spellEnd"/>
      <w:r>
        <w:t xml:space="preserve">: outlier detection in multiple sequence alignments. BMC Bioinformatics </w:t>
      </w:r>
      <w:r>
        <w:rPr>
          <w:i/>
          <w:iCs/>
        </w:rPr>
        <w:t>16</w:t>
      </w:r>
      <w:r>
        <w:t>, 269. 10.1186/s12859-015-0702-1.</w:t>
      </w:r>
    </w:p>
    <w:p w14:paraId="17903FD3" w14:textId="77777777" w:rsidR="00CC1EC5" w:rsidRDefault="00CC1EC5" w:rsidP="00CC1EC5">
      <w:pPr>
        <w:pStyle w:val="Bibliography"/>
      </w:pPr>
      <w:r>
        <w:t>27.</w:t>
      </w:r>
      <w:r>
        <w:tab/>
        <w:t xml:space="preserve">Waterhouse, A.M., Procter, J.B., Martin, D.M.A., Clamp, M., and Barton, G.J. (2009). </w:t>
      </w:r>
      <w:proofErr w:type="spellStart"/>
      <w:r>
        <w:t>Jalview</w:t>
      </w:r>
      <w:proofErr w:type="spellEnd"/>
      <w:r>
        <w:t xml:space="preserve"> Version 2—a multiple sequence alignment editor and analysis workbench. Bioinformatics </w:t>
      </w:r>
      <w:r>
        <w:rPr>
          <w:i/>
          <w:iCs/>
        </w:rPr>
        <w:t>25</w:t>
      </w:r>
      <w:r>
        <w:t>, 1189–1191. 10.1093/bioinformatics/btp033.</w:t>
      </w:r>
    </w:p>
    <w:p w14:paraId="13ED5161" w14:textId="77777777" w:rsidR="00CC1EC5" w:rsidRDefault="00CC1EC5" w:rsidP="00CC1EC5">
      <w:pPr>
        <w:pStyle w:val="Bibliography"/>
      </w:pPr>
      <w:r>
        <w:t>28.</w:t>
      </w:r>
      <w:r>
        <w:tab/>
        <w:t xml:space="preserve">Modi, V., and Dunbrack, R.L. (2019). A </w:t>
      </w:r>
      <w:proofErr w:type="gramStart"/>
      <w:r>
        <w:t>Structurally-Validated</w:t>
      </w:r>
      <w:proofErr w:type="gramEnd"/>
      <w:r>
        <w:t xml:space="preserve"> Multiple Sequence Alignment of 497 Human Protein Kinase Domains. Sci. Rep. </w:t>
      </w:r>
      <w:r>
        <w:rPr>
          <w:i/>
          <w:iCs/>
        </w:rPr>
        <w:t>9</w:t>
      </w:r>
      <w:r>
        <w:t>, 19790. 10.1038/s41598-019-56499-4.</w:t>
      </w:r>
    </w:p>
    <w:p w14:paraId="1257B3E8" w14:textId="77777777" w:rsidR="00CC1EC5" w:rsidRDefault="00CC1EC5" w:rsidP="00CC1EC5">
      <w:pPr>
        <w:pStyle w:val="Bibliography"/>
      </w:pPr>
      <w:r>
        <w:t>29.</w:t>
      </w:r>
      <w:r>
        <w:tab/>
        <w:t xml:space="preserve">Crooks, G.E., Hon, G., </w:t>
      </w:r>
      <w:proofErr w:type="spellStart"/>
      <w:r>
        <w:t>Chandonia</w:t>
      </w:r>
      <w:proofErr w:type="spellEnd"/>
      <w:r>
        <w:t xml:space="preserve">, J.-M., and Brenner, S.E. (2004). </w:t>
      </w:r>
      <w:proofErr w:type="spellStart"/>
      <w:r>
        <w:t>WebLogo</w:t>
      </w:r>
      <w:proofErr w:type="spellEnd"/>
      <w:r>
        <w:t xml:space="preserve">: A Sequence Logo Generator. Genome Res. </w:t>
      </w:r>
      <w:r>
        <w:rPr>
          <w:i/>
          <w:iCs/>
        </w:rPr>
        <w:t>14</w:t>
      </w:r>
      <w:r>
        <w:t>, 1188–1190. 10.1101/gr.849004.</w:t>
      </w:r>
    </w:p>
    <w:p w14:paraId="499D9190" w14:textId="77777777" w:rsidR="00CC1EC5" w:rsidRDefault="00CC1EC5" w:rsidP="00CC1EC5">
      <w:pPr>
        <w:pStyle w:val="Bibliography"/>
      </w:pPr>
      <w:r>
        <w:t>30.</w:t>
      </w:r>
      <w:r>
        <w:tab/>
      </w:r>
      <w:proofErr w:type="spellStart"/>
      <w:r>
        <w:t>Troshin</w:t>
      </w:r>
      <w:proofErr w:type="spellEnd"/>
      <w:r>
        <w:t>, P.V., Procter, J.B., and Barton, G.J. (2011). Java bioinformatics analysis web services for multiple sequence alignment—</w:t>
      </w:r>
      <w:proofErr w:type="gramStart"/>
      <w:r>
        <w:t>JABAWS:MSA</w:t>
      </w:r>
      <w:proofErr w:type="gramEnd"/>
      <w:r>
        <w:t xml:space="preserve">. Bioinformatics </w:t>
      </w:r>
      <w:r>
        <w:rPr>
          <w:i/>
          <w:iCs/>
        </w:rPr>
        <w:t>27</w:t>
      </w:r>
      <w:r>
        <w:t>, 2001–2002. 10.1093/bioinformatics/btr304.</w:t>
      </w:r>
    </w:p>
    <w:p w14:paraId="3CE629B0" w14:textId="77777777" w:rsidR="00CC1EC5" w:rsidRDefault="00CC1EC5" w:rsidP="00CC1EC5">
      <w:pPr>
        <w:pStyle w:val="Bibliography"/>
      </w:pPr>
      <w:r>
        <w:t>31.</w:t>
      </w:r>
      <w:r>
        <w:tab/>
      </w:r>
      <w:proofErr w:type="spellStart"/>
      <w:r>
        <w:t>Troshin</w:t>
      </w:r>
      <w:proofErr w:type="spellEnd"/>
      <w:r>
        <w:t xml:space="preserve">, P.V., Procter, J.B., </w:t>
      </w:r>
      <w:proofErr w:type="spellStart"/>
      <w:r>
        <w:t>Sherstnev</w:t>
      </w:r>
      <w:proofErr w:type="spellEnd"/>
      <w:r>
        <w:t xml:space="preserve">, A., Barton, D.L., Madeira, F., and Barton, G.J. (2018). JABAWS 2.2 distributed web services for Bioinformatics: protein disorder, </w:t>
      </w:r>
      <w:proofErr w:type="gramStart"/>
      <w:r>
        <w:t>conservation</w:t>
      </w:r>
      <w:proofErr w:type="gramEnd"/>
      <w:r>
        <w:t xml:space="preserve"> and RNA secondary structure. Bioinformatics </w:t>
      </w:r>
      <w:r>
        <w:rPr>
          <w:i/>
          <w:iCs/>
        </w:rPr>
        <w:t>34</w:t>
      </w:r>
      <w:r>
        <w:t>, 1939–1940. 10.1093/bioinformatics/bty045.</w:t>
      </w:r>
    </w:p>
    <w:p w14:paraId="64DA1FC0" w14:textId="77777777" w:rsidR="00CC1EC5" w:rsidRDefault="00CC1EC5" w:rsidP="00CC1EC5">
      <w:pPr>
        <w:pStyle w:val="Bibliography"/>
      </w:pPr>
      <w:r>
        <w:lastRenderedPageBreak/>
        <w:t>32.</w:t>
      </w:r>
      <w:r>
        <w:tab/>
      </w:r>
      <w:proofErr w:type="spellStart"/>
      <w:r>
        <w:t>Usenik</w:t>
      </w:r>
      <w:proofErr w:type="spellEnd"/>
      <w:r>
        <w:t xml:space="preserve">, A., Renko, M., Mihelič, M., Lindič, N., </w:t>
      </w:r>
      <w:proofErr w:type="spellStart"/>
      <w:r>
        <w:t>Borišek</w:t>
      </w:r>
      <w:proofErr w:type="spellEnd"/>
      <w:r>
        <w:t xml:space="preserve">, J., </w:t>
      </w:r>
      <w:proofErr w:type="spellStart"/>
      <w:r>
        <w:t>Perdih</w:t>
      </w:r>
      <w:proofErr w:type="spellEnd"/>
      <w:r>
        <w:t xml:space="preserve">, A., Pretnar, G., Müller, U., and Turk, D. (2017). The CWB2 Cell Wall-Anchoring Module Is Revealed by the Crystal Structures of the Clostridium difficile Cell Wall Proteins Cwp8 and Cwp6. Structure </w:t>
      </w:r>
      <w:r>
        <w:rPr>
          <w:i/>
          <w:iCs/>
        </w:rPr>
        <w:t>25</w:t>
      </w:r>
      <w:r>
        <w:t>, 514–521. 10.1016/j.str.2016.12.018.</w:t>
      </w:r>
    </w:p>
    <w:p w14:paraId="1F00E849" w14:textId="77777777" w:rsidR="00CC1EC5" w:rsidRDefault="00CC1EC5" w:rsidP="00CC1EC5">
      <w:pPr>
        <w:pStyle w:val="Bibliography"/>
      </w:pPr>
      <w:r>
        <w:t>33.</w:t>
      </w:r>
      <w:r>
        <w:tab/>
        <w:t xml:space="preserve">Renko, M., </w:t>
      </w:r>
      <w:proofErr w:type="spellStart"/>
      <w:r>
        <w:t>Usenik</w:t>
      </w:r>
      <w:proofErr w:type="spellEnd"/>
      <w:r>
        <w:t>, A., and Turk, D. (2017). Cwp6 from Clostridium difficile.</w:t>
      </w:r>
    </w:p>
    <w:p w14:paraId="00DC02B4" w14:textId="77777777" w:rsidR="00CC1EC5" w:rsidRDefault="00CC1EC5" w:rsidP="00CC1EC5">
      <w:pPr>
        <w:pStyle w:val="Bibliography"/>
      </w:pPr>
      <w:r>
        <w:t>34.</w:t>
      </w:r>
      <w:r>
        <w:tab/>
        <w:t xml:space="preserve">Freitag-Pohl, S., and Pohl, E. (2022). </w:t>
      </w:r>
      <w:proofErr w:type="spellStart"/>
      <w:r>
        <w:t>AmiP</w:t>
      </w:r>
      <w:proofErr w:type="spellEnd"/>
      <w:r>
        <w:t xml:space="preserve"> amidase-3 from Thermus </w:t>
      </w:r>
      <w:proofErr w:type="spellStart"/>
      <w:r>
        <w:t>parvatiensis</w:t>
      </w:r>
      <w:proofErr w:type="spellEnd"/>
      <w:r>
        <w:t>.</w:t>
      </w:r>
    </w:p>
    <w:p w14:paraId="13606020" w14:textId="77777777" w:rsidR="00CC1EC5" w:rsidRDefault="00CC1EC5" w:rsidP="00CC1EC5">
      <w:pPr>
        <w:pStyle w:val="Bibliography"/>
      </w:pPr>
      <w:r>
        <w:t>35.</w:t>
      </w:r>
      <w:r>
        <w:tab/>
      </w:r>
      <w:proofErr w:type="spellStart"/>
      <w:r>
        <w:t>Jasilionis</w:t>
      </w:r>
      <w:proofErr w:type="spellEnd"/>
      <w:r>
        <w:t xml:space="preserve">, A., </w:t>
      </w:r>
      <w:proofErr w:type="spellStart"/>
      <w:r>
        <w:t>Plotka</w:t>
      </w:r>
      <w:proofErr w:type="spellEnd"/>
      <w:r>
        <w:t xml:space="preserve">, M., Wang, L., </w:t>
      </w:r>
      <w:proofErr w:type="spellStart"/>
      <w:r>
        <w:t>Dorawa</w:t>
      </w:r>
      <w:proofErr w:type="spellEnd"/>
      <w:r>
        <w:t xml:space="preserve">, S., Lange, J., Watzlawick, H., van den Bergh, T., </w:t>
      </w:r>
      <w:proofErr w:type="spellStart"/>
      <w:r>
        <w:t>Vroling</w:t>
      </w:r>
      <w:proofErr w:type="spellEnd"/>
      <w:r>
        <w:t xml:space="preserve">, B., Altenbuchner, J., Kaczorowska, A.-K., et al. (2023). </w:t>
      </w:r>
      <w:proofErr w:type="spellStart"/>
      <w:r>
        <w:t>AmiP</w:t>
      </w:r>
      <w:proofErr w:type="spellEnd"/>
      <w:r>
        <w:t xml:space="preserve"> from </w:t>
      </w:r>
      <w:proofErr w:type="spellStart"/>
      <w:r>
        <w:t>hyperthermophilic</w:t>
      </w:r>
      <w:proofErr w:type="spellEnd"/>
      <w:r>
        <w:t xml:space="preserve"> Thermus </w:t>
      </w:r>
      <w:proofErr w:type="spellStart"/>
      <w:r>
        <w:t>parvatiensis</w:t>
      </w:r>
      <w:proofErr w:type="spellEnd"/>
      <w:r>
        <w:t xml:space="preserve"> prophage is a </w:t>
      </w:r>
      <w:proofErr w:type="spellStart"/>
      <w:r>
        <w:t>thermoactive</w:t>
      </w:r>
      <w:proofErr w:type="spellEnd"/>
      <w:r>
        <w:t xml:space="preserve"> and </w:t>
      </w:r>
      <w:proofErr w:type="spellStart"/>
      <w:r>
        <w:t>ultrathermostable</w:t>
      </w:r>
      <w:proofErr w:type="spellEnd"/>
      <w:r>
        <w:t xml:space="preserve"> peptidoglycan lytic amidase. Protein Sci. Publ. Protein Soc. </w:t>
      </w:r>
      <w:r>
        <w:rPr>
          <w:i/>
          <w:iCs/>
        </w:rPr>
        <w:t>32</w:t>
      </w:r>
      <w:r>
        <w:t>, e4585. 10.1002/pro.4585.</w:t>
      </w:r>
    </w:p>
    <w:p w14:paraId="73546FF5" w14:textId="77777777" w:rsidR="00CC1EC5" w:rsidRDefault="00CC1EC5" w:rsidP="00CC1EC5">
      <w:pPr>
        <w:pStyle w:val="Bibliography"/>
      </w:pPr>
      <w:r>
        <w:t>36.</w:t>
      </w:r>
      <w:r>
        <w:tab/>
        <w:t xml:space="preserve">Zhang, R., Zhou, M., </w:t>
      </w:r>
      <w:proofErr w:type="spellStart"/>
      <w:r>
        <w:t>Bargassa</w:t>
      </w:r>
      <w:proofErr w:type="spellEnd"/>
      <w:r>
        <w:t xml:space="preserve">, M., </w:t>
      </w:r>
      <w:proofErr w:type="spellStart"/>
      <w:r>
        <w:t>Joachimiak</w:t>
      </w:r>
      <w:proofErr w:type="spellEnd"/>
      <w:r>
        <w:t xml:space="preserve">, A., and Midwest </w:t>
      </w:r>
      <w:proofErr w:type="spellStart"/>
      <w:r>
        <w:t>Center</w:t>
      </w:r>
      <w:proofErr w:type="spellEnd"/>
      <w:r>
        <w:t xml:space="preserve"> for Structural Genomics (2011). The crystal structure of the putative N-</w:t>
      </w:r>
      <w:proofErr w:type="spellStart"/>
      <w:r>
        <w:t>acetylmuramoyl</w:t>
      </w:r>
      <w:proofErr w:type="spellEnd"/>
      <w:r>
        <w:t>-L-alanine amidase from Neisseria meningitidis.</w:t>
      </w:r>
    </w:p>
    <w:p w14:paraId="09580886" w14:textId="77777777" w:rsidR="00CC1EC5" w:rsidRDefault="00CC1EC5" w:rsidP="00CC1EC5">
      <w:pPr>
        <w:pStyle w:val="Bibliography"/>
      </w:pPr>
      <w:r>
        <w:t>37.</w:t>
      </w:r>
      <w:r>
        <w:tab/>
        <w:t xml:space="preserve">Page, J.E., Skiba, M.A., Kruse, A.C., and Walker, S. (2022). Structure of the S. aureus amidase LytH and activator </w:t>
      </w:r>
      <w:proofErr w:type="spellStart"/>
      <w:r>
        <w:t>ActH</w:t>
      </w:r>
      <w:proofErr w:type="spellEnd"/>
      <w:r>
        <w:t xml:space="preserve"> extracellular domains.</w:t>
      </w:r>
    </w:p>
    <w:p w14:paraId="114BB7F3" w14:textId="77777777" w:rsidR="00CC1EC5" w:rsidRDefault="00CC1EC5" w:rsidP="00CC1EC5">
      <w:pPr>
        <w:pStyle w:val="Bibliography"/>
      </w:pPr>
      <w:r>
        <w:t>38.</w:t>
      </w:r>
      <w:r>
        <w:tab/>
        <w:t xml:space="preserve">Page, J.E., Skiba, M.A., Do, T., Kruse, A.C., and Walker, S. (2022). Metal cofactor stabilization by a partner protein is a widespread strategy employed for amidase activation. Proc. Natl. Acad. Sci. </w:t>
      </w:r>
      <w:r>
        <w:rPr>
          <w:i/>
          <w:iCs/>
        </w:rPr>
        <w:t>119</w:t>
      </w:r>
      <w:r>
        <w:t>, e2201141119. 10.1073/pnas.2201141119.</w:t>
      </w:r>
    </w:p>
    <w:p w14:paraId="20DCB2C1" w14:textId="77777777" w:rsidR="00CC1EC5" w:rsidRDefault="00CC1EC5" w:rsidP="00CC1EC5">
      <w:pPr>
        <w:pStyle w:val="Bibliography"/>
      </w:pPr>
      <w:r>
        <w:t>39.</w:t>
      </w:r>
      <w:r>
        <w:tab/>
        <w:t xml:space="preserve">Tan, K., Mulligan, R., Kwon, K., Anderson, W., </w:t>
      </w:r>
      <w:proofErr w:type="spellStart"/>
      <w:r>
        <w:t>Joachimiak</w:t>
      </w:r>
      <w:proofErr w:type="spellEnd"/>
      <w:r>
        <w:t xml:space="preserve">, A., and </w:t>
      </w:r>
      <w:proofErr w:type="spellStart"/>
      <w:r>
        <w:t>Center</w:t>
      </w:r>
      <w:proofErr w:type="spellEnd"/>
      <w:r>
        <w:t xml:space="preserve"> for Structural Genomics of Infectious Diseases (2014). The crystal structure of N-</w:t>
      </w:r>
      <w:proofErr w:type="spellStart"/>
      <w:r>
        <w:t>acetylmuramoyl</w:t>
      </w:r>
      <w:proofErr w:type="spellEnd"/>
      <w:r>
        <w:t>-L-alanine amidase from Clostridium difficile 630.</w:t>
      </w:r>
    </w:p>
    <w:p w14:paraId="4DC268E9" w14:textId="77777777" w:rsidR="00CC1EC5" w:rsidRDefault="00CC1EC5" w:rsidP="00CC1EC5">
      <w:pPr>
        <w:pStyle w:val="Bibliography"/>
      </w:pPr>
      <w:r>
        <w:t>40.</w:t>
      </w:r>
      <w:r>
        <w:tab/>
        <w:t>Büttner, F.M., and Stehle, T. (2016). N-</w:t>
      </w:r>
      <w:proofErr w:type="spellStart"/>
      <w:r>
        <w:t>acetylmuramoyl</w:t>
      </w:r>
      <w:proofErr w:type="spellEnd"/>
      <w:r>
        <w:t xml:space="preserve">-L-alanine amidase AmiC2 of Nostoc </w:t>
      </w:r>
      <w:proofErr w:type="spellStart"/>
      <w:r>
        <w:t>punctiforme</w:t>
      </w:r>
      <w:proofErr w:type="spellEnd"/>
      <w:r>
        <w:t>.</w:t>
      </w:r>
    </w:p>
    <w:p w14:paraId="363F8178" w14:textId="77777777" w:rsidR="00CC1EC5" w:rsidRDefault="00CC1EC5" w:rsidP="00CC1EC5">
      <w:pPr>
        <w:pStyle w:val="Bibliography"/>
      </w:pPr>
      <w:r>
        <w:t>41.</w:t>
      </w:r>
      <w:r>
        <w:tab/>
        <w:t xml:space="preserve">Büttner, F.M., Faulhaber, K., Forchhammer, K., </w:t>
      </w:r>
      <w:proofErr w:type="spellStart"/>
      <w:r>
        <w:t>Maldener</w:t>
      </w:r>
      <w:proofErr w:type="spellEnd"/>
      <w:r>
        <w:t xml:space="preserve">, I., and Stehle, T. (2016). Enabling cell–cell communication via nanopore formation: structure, </w:t>
      </w:r>
      <w:proofErr w:type="gramStart"/>
      <w:r>
        <w:t>function</w:t>
      </w:r>
      <w:proofErr w:type="gramEnd"/>
      <w:r>
        <w:t xml:space="preserve"> and localization of the unique cell wall amidase AmiC2 of Nostoc </w:t>
      </w:r>
      <w:proofErr w:type="spellStart"/>
      <w:r>
        <w:t>punctiforme</w:t>
      </w:r>
      <w:proofErr w:type="spellEnd"/>
      <w:r>
        <w:t xml:space="preserve">. FEBS J. </w:t>
      </w:r>
      <w:r>
        <w:rPr>
          <w:i/>
          <w:iCs/>
        </w:rPr>
        <w:t>283</w:t>
      </w:r>
      <w:r>
        <w:t>, 1336–1350. 10.1111/febs.13673.</w:t>
      </w:r>
    </w:p>
    <w:p w14:paraId="3D56B5BB" w14:textId="77777777" w:rsidR="00CC1EC5" w:rsidRDefault="00CC1EC5" w:rsidP="00CC1EC5">
      <w:pPr>
        <w:pStyle w:val="Bibliography"/>
      </w:pPr>
      <w:r>
        <w:t>42.</w:t>
      </w:r>
      <w:r>
        <w:tab/>
        <w:t xml:space="preserve">Tan, K., Rakowski, E., Buck, K., </w:t>
      </w:r>
      <w:proofErr w:type="spellStart"/>
      <w:r>
        <w:t>Joachimiak</w:t>
      </w:r>
      <w:proofErr w:type="spellEnd"/>
      <w:r>
        <w:t xml:space="preserve">, A., and Midwest </w:t>
      </w:r>
      <w:proofErr w:type="spellStart"/>
      <w:r>
        <w:t>Center</w:t>
      </w:r>
      <w:proofErr w:type="spellEnd"/>
      <w:r>
        <w:t xml:space="preserve"> for Structural Genomics (2010). The crystal structure of a domain from N-</w:t>
      </w:r>
      <w:proofErr w:type="spellStart"/>
      <w:r>
        <w:t>acetylmuramoyl</w:t>
      </w:r>
      <w:proofErr w:type="spellEnd"/>
      <w:r>
        <w:t xml:space="preserve">-l-alanine amidase of Bartonella </w:t>
      </w:r>
      <w:proofErr w:type="spellStart"/>
      <w:r>
        <w:t>henselae</w:t>
      </w:r>
      <w:proofErr w:type="spellEnd"/>
      <w:r>
        <w:t xml:space="preserve"> str. Houston-1.</w:t>
      </w:r>
    </w:p>
    <w:p w14:paraId="4286984E" w14:textId="77777777" w:rsidR="00CC1EC5" w:rsidRDefault="00CC1EC5" w:rsidP="00CC1EC5">
      <w:pPr>
        <w:pStyle w:val="Bibliography"/>
      </w:pPr>
      <w:r>
        <w:t>43.</w:t>
      </w:r>
      <w:r>
        <w:tab/>
        <w:t xml:space="preserve">Yang, D.C., Tan, K., </w:t>
      </w:r>
      <w:proofErr w:type="spellStart"/>
      <w:r>
        <w:t>Joachimiak</w:t>
      </w:r>
      <w:proofErr w:type="spellEnd"/>
      <w:r>
        <w:t xml:space="preserve">, A., and Bernhardt, T.G. (2012). A conformational switch controls cell wall-remodelling enzymes required for bacterial cell division. Mol. </w:t>
      </w:r>
      <w:proofErr w:type="spellStart"/>
      <w:r>
        <w:t>Microbiol</w:t>
      </w:r>
      <w:proofErr w:type="spellEnd"/>
      <w:r>
        <w:t xml:space="preserve">. </w:t>
      </w:r>
      <w:r>
        <w:rPr>
          <w:i/>
          <w:iCs/>
        </w:rPr>
        <w:t>85</w:t>
      </w:r>
      <w:r>
        <w:t>, 768–781. 10.1111/j.1365-2958.2012.</w:t>
      </w:r>
      <w:proofErr w:type="gramStart"/>
      <w:r>
        <w:t>08138.x.</w:t>
      </w:r>
      <w:proofErr w:type="gramEnd"/>
    </w:p>
    <w:p w14:paraId="408DCC37" w14:textId="77777777" w:rsidR="00CC1EC5" w:rsidRDefault="00CC1EC5" w:rsidP="00CC1EC5">
      <w:pPr>
        <w:pStyle w:val="Bibliography"/>
      </w:pPr>
      <w:r>
        <w:t>44.</w:t>
      </w:r>
      <w:r>
        <w:tab/>
        <w:t xml:space="preserve">Prigozhin, D.M., </w:t>
      </w:r>
      <w:proofErr w:type="spellStart"/>
      <w:r>
        <w:t>Mavrici</w:t>
      </w:r>
      <w:proofErr w:type="spellEnd"/>
      <w:r>
        <w:t>, D., Huizar, J.P., Vansell, H.J., Alber, T., and TB Structural Genomics Consortium (2013). Structure of the Mycobacterium tuberculosis peptidoglycan amidase Rv3717 in complex with L-Alanine-iso-D-Glutamine reaction product.</w:t>
      </w:r>
    </w:p>
    <w:p w14:paraId="1AE038B1" w14:textId="77777777" w:rsidR="00CC1EC5" w:rsidRDefault="00CC1EC5" w:rsidP="00CC1EC5">
      <w:pPr>
        <w:pStyle w:val="Bibliography"/>
      </w:pPr>
      <w:r>
        <w:t>45.</w:t>
      </w:r>
      <w:r>
        <w:tab/>
        <w:t xml:space="preserve">Prigozhin, D.M., </w:t>
      </w:r>
      <w:proofErr w:type="spellStart"/>
      <w:r>
        <w:t>Mavrici</w:t>
      </w:r>
      <w:proofErr w:type="spellEnd"/>
      <w:r>
        <w:t xml:space="preserve">, D., Huizar, J.P., Vansell, H.J., and Alber, T. (2013). Structural and Biochemical Analyses of Mycobacterium tuberculosis N-Acetylmuramyl-l-alanine Amidase Rv3717 Point to a Role in Peptidoglycan Fragment Recycling *. J. Biol. Chem. </w:t>
      </w:r>
      <w:r>
        <w:rPr>
          <w:i/>
          <w:iCs/>
        </w:rPr>
        <w:t>288</w:t>
      </w:r>
      <w:r>
        <w:t>, 31549–31555. 10.1074/jbc.M113.510792.</w:t>
      </w:r>
    </w:p>
    <w:p w14:paraId="26EBA88E" w14:textId="77777777" w:rsidR="00CC1EC5" w:rsidRDefault="00CC1EC5" w:rsidP="00CC1EC5">
      <w:pPr>
        <w:pStyle w:val="Bibliography"/>
      </w:pPr>
      <w:r>
        <w:lastRenderedPageBreak/>
        <w:t>46.</w:t>
      </w:r>
      <w:r>
        <w:tab/>
        <w:t xml:space="preserve">Yamane, T., Koyama, Y., Nojiri, Y., </w:t>
      </w:r>
      <w:proofErr w:type="spellStart"/>
      <w:r>
        <w:t>Hikage</w:t>
      </w:r>
      <w:proofErr w:type="spellEnd"/>
      <w:r>
        <w:t xml:space="preserve">, T., Akita, M., Suzuki, A., Shirai, T., Ise, F., Shida, T., and Sekiguchi, J. (2003). Structure of the catalytic domain of </w:t>
      </w:r>
      <w:proofErr w:type="spellStart"/>
      <w:r>
        <w:t>CwlV</w:t>
      </w:r>
      <w:proofErr w:type="spellEnd"/>
      <w:r>
        <w:t>, N-</w:t>
      </w:r>
      <w:proofErr w:type="spellStart"/>
      <w:r>
        <w:t>acetylmuramoyl</w:t>
      </w:r>
      <w:proofErr w:type="spellEnd"/>
      <w:r>
        <w:t xml:space="preserve">-L-alanine amidase from </w:t>
      </w:r>
      <w:proofErr w:type="gramStart"/>
      <w:r>
        <w:t>Bacillus(</w:t>
      </w:r>
      <w:proofErr w:type="spellStart"/>
      <w:proofErr w:type="gramEnd"/>
      <w:r>
        <w:t>Paenibacillus</w:t>
      </w:r>
      <w:proofErr w:type="spellEnd"/>
      <w:r>
        <w:t xml:space="preserve">) </w:t>
      </w:r>
      <w:proofErr w:type="spellStart"/>
      <w:r>
        <w:t>polymyxa</w:t>
      </w:r>
      <w:proofErr w:type="spellEnd"/>
      <w:r>
        <w:t xml:space="preserve"> </w:t>
      </w:r>
      <w:proofErr w:type="spellStart"/>
      <w:r>
        <w:t>var.colistinus</w:t>
      </w:r>
      <w:proofErr w:type="spellEnd"/>
      <w:r>
        <w:t>.</w:t>
      </w:r>
    </w:p>
    <w:p w14:paraId="39AE29A7" w14:textId="77777777" w:rsidR="00CC1EC5" w:rsidRDefault="00CC1EC5" w:rsidP="00CC1EC5">
      <w:pPr>
        <w:pStyle w:val="Bibliography"/>
      </w:pPr>
      <w:r>
        <w:t>47.</w:t>
      </w:r>
      <w:r>
        <w:tab/>
        <w:t xml:space="preserve">Kumar, A., Kumar, S., Kumar, D., Mishra, A., </w:t>
      </w:r>
      <w:proofErr w:type="spellStart"/>
      <w:r>
        <w:t>Dewangan</w:t>
      </w:r>
      <w:proofErr w:type="spellEnd"/>
      <w:r>
        <w:t>, R.P., Shrivastava, P., Ramachandran, S., and Taneja, B. (2013). Crystal structure of Rv3717 reveals a novel amidase from M. tuberculosis.</w:t>
      </w:r>
    </w:p>
    <w:p w14:paraId="6980ABE1" w14:textId="77777777" w:rsidR="00CC1EC5" w:rsidRDefault="00CC1EC5" w:rsidP="00CC1EC5">
      <w:pPr>
        <w:pStyle w:val="Bibliography"/>
      </w:pPr>
      <w:r>
        <w:t>48.</w:t>
      </w:r>
      <w:r>
        <w:tab/>
        <w:t xml:space="preserve">Kumar, A., Kumar, S., Kumar, D., Mishra, A., </w:t>
      </w:r>
      <w:proofErr w:type="spellStart"/>
      <w:r>
        <w:t>Dewangan</w:t>
      </w:r>
      <w:proofErr w:type="spellEnd"/>
      <w:r>
        <w:t xml:space="preserve">, R.P., Shrivastava, P., Ramachandran, S., and Taneja, B. (2013). The structure of Rv3717 reveals a novel amidase from Mycobacterium tuberculosis. Acta </w:t>
      </w:r>
      <w:proofErr w:type="spellStart"/>
      <w:r>
        <w:t>Crystallogr</w:t>
      </w:r>
      <w:proofErr w:type="spellEnd"/>
      <w:r>
        <w:t xml:space="preserve">. D Biol. </w:t>
      </w:r>
      <w:proofErr w:type="spellStart"/>
      <w:r>
        <w:t>Crystallogr</w:t>
      </w:r>
      <w:proofErr w:type="spellEnd"/>
      <w:r>
        <w:t xml:space="preserve">. </w:t>
      </w:r>
      <w:r>
        <w:rPr>
          <w:i/>
          <w:iCs/>
        </w:rPr>
        <w:t>69</w:t>
      </w:r>
      <w:r>
        <w:t>, 2543–2554. 10.1107/S0907444913026371.</w:t>
      </w:r>
    </w:p>
    <w:p w14:paraId="084ECA22" w14:textId="77777777" w:rsidR="00CC1EC5" w:rsidRDefault="00CC1EC5" w:rsidP="00CC1EC5">
      <w:pPr>
        <w:pStyle w:val="Bibliography"/>
      </w:pPr>
      <w:r>
        <w:t>49.</w:t>
      </w:r>
      <w:r>
        <w:tab/>
        <w:t xml:space="preserve">Prigozhin, D.M., </w:t>
      </w:r>
      <w:proofErr w:type="spellStart"/>
      <w:r>
        <w:t>Mavrici</w:t>
      </w:r>
      <w:proofErr w:type="spellEnd"/>
      <w:r>
        <w:t>, D., Huizar, J.P., Vansell, H.J., Alber, T., and TB Structural Genomics Consortium (2013). Structure of the reduced, metal-free form of Mycobacterium tuberculosis peptidoglycan amidase Rv3717.</w:t>
      </w:r>
    </w:p>
    <w:p w14:paraId="51AD2356" w14:textId="77777777" w:rsidR="00CC1EC5" w:rsidRDefault="00CC1EC5" w:rsidP="00CC1EC5">
      <w:pPr>
        <w:pStyle w:val="Bibliography"/>
      </w:pPr>
      <w:r>
        <w:t>50.</w:t>
      </w:r>
      <w:r>
        <w:tab/>
        <w:t xml:space="preserve">Prigozhin, D.M., </w:t>
      </w:r>
      <w:proofErr w:type="spellStart"/>
      <w:r>
        <w:t>Mavrici</w:t>
      </w:r>
      <w:proofErr w:type="spellEnd"/>
      <w:r>
        <w:t>, D., Huizar, J.P., Vansell, H.J., Alber, T., and TB Structural Genomics Consortium (2013). Structure of the reduced, Zn-bound form of Mycobacterium tuberculosis peptidoglycan amidase Rv3717.</w:t>
      </w:r>
    </w:p>
    <w:p w14:paraId="7A3181CA" w14:textId="77777777" w:rsidR="00CC1EC5" w:rsidRDefault="00CC1EC5" w:rsidP="00CC1EC5">
      <w:pPr>
        <w:pStyle w:val="Bibliography"/>
      </w:pPr>
      <w:r>
        <w:t>51.</w:t>
      </w:r>
      <w:r>
        <w:tab/>
        <w:t xml:space="preserve">Blaise, M. (2020). crystal structure of the N-acetylmuramyl-L-alanine amidase, Ami1, from Mycobacterium </w:t>
      </w:r>
      <w:proofErr w:type="spellStart"/>
      <w:r>
        <w:t>abscessus</w:t>
      </w:r>
      <w:proofErr w:type="spellEnd"/>
      <w:r>
        <w:t xml:space="preserve"> bound to L-Alanine-D-</w:t>
      </w:r>
      <w:proofErr w:type="spellStart"/>
      <w:r>
        <w:t>isoglutamine</w:t>
      </w:r>
      <w:proofErr w:type="spellEnd"/>
      <w:r>
        <w:t>.</w:t>
      </w:r>
    </w:p>
    <w:p w14:paraId="584D23A2" w14:textId="77777777" w:rsidR="00CC1EC5" w:rsidRDefault="00CC1EC5" w:rsidP="00CC1EC5">
      <w:pPr>
        <w:pStyle w:val="Bibliography"/>
      </w:pPr>
      <w:r>
        <w:t>52.</w:t>
      </w:r>
      <w:r>
        <w:tab/>
      </w:r>
      <w:proofErr w:type="spellStart"/>
      <w:r>
        <w:t>Küssau</w:t>
      </w:r>
      <w:proofErr w:type="spellEnd"/>
      <w:r>
        <w:t xml:space="preserve">, T., Van Wyk, N., Johansen, M.D., </w:t>
      </w:r>
      <w:proofErr w:type="spellStart"/>
      <w:r>
        <w:t>Alsarraf</w:t>
      </w:r>
      <w:proofErr w:type="spellEnd"/>
      <w:r>
        <w:t xml:space="preserve">, H.M.A.B., </w:t>
      </w:r>
      <w:proofErr w:type="spellStart"/>
      <w:r>
        <w:t>Neyret</w:t>
      </w:r>
      <w:proofErr w:type="spellEnd"/>
      <w:r>
        <w:t xml:space="preserve">, A., </w:t>
      </w:r>
      <w:proofErr w:type="spellStart"/>
      <w:r>
        <w:t>Hamela</w:t>
      </w:r>
      <w:proofErr w:type="spellEnd"/>
      <w:r>
        <w:t xml:space="preserve">, C., Sørensen, K.K., Thygesen, M.B., </w:t>
      </w:r>
      <w:proofErr w:type="spellStart"/>
      <w:r>
        <w:t>Beauvineau</w:t>
      </w:r>
      <w:proofErr w:type="spellEnd"/>
      <w:r>
        <w:t xml:space="preserve">, C., Kremer, L., et al. (2020). Functional Characterization of the N-Acetylmuramyl-l-Alanine Amidase, Ami1, from Mycobacterium </w:t>
      </w:r>
      <w:proofErr w:type="spellStart"/>
      <w:r>
        <w:t>abscessus</w:t>
      </w:r>
      <w:proofErr w:type="spellEnd"/>
      <w:r>
        <w:t xml:space="preserve">. Cells </w:t>
      </w:r>
      <w:r>
        <w:rPr>
          <w:i/>
          <w:iCs/>
        </w:rPr>
        <w:t>9</w:t>
      </w:r>
      <w:r>
        <w:t>, 2410. 10.3390/cells9112410.</w:t>
      </w:r>
    </w:p>
    <w:p w14:paraId="225CE46E" w14:textId="77777777" w:rsidR="00CC1EC5" w:rsidRDefault="00CC1EC5" w:rsidP="00CC1EC5">
      <w:pPr>
        <w:pStyle w:val="Bibliography"/>
      </w:pPr>
      <w:r>
        <w:t>53.</w:t>
      </w:r>
      <w:r>
        <w:tab/>
        <w:t xml:space="preserve">Blaise, M., and </w:t>
      </w:r>
      <w:proofErr w:type="spellStart"/>
      <w:r>
        <w:t>Alsarraf</w:t>
      </w:r>
      <w:proofErr w:type="spellEnd"/>
      <w:r>
        <w:t>, H.M.A.B. (2020). Crystal structure of the N-acetylmuramyl-L-alanine amidase, Ami1, from Mycobacterium smegmatis.</w:t>
      </w:r>
    </w:p>
    <w:p w14:paraId="60B41CFC" w14:textId="77777777" w:rsidR="00CC1EC5" w:rsidRDefault="00CC1EC5" w:rsidP="00CC1EC5">
      <w:pPr>
        <w:pStyle w:val="Bibliography"/>
      </w:pPr>
      <w:r>
        <w:t>54.</w:t>
      </w:r>
      <w:r>
        <w:tab/>
        <w:t xml:space="preserve">Blaise, M. (2020). crystal structure of the apo form of the N-acetylmuramyl-L-alanine amidase, Ami1, from Mycobacterium </w:t>
      </w:r>
      <w:proofErr w:type="spellStart"/>
      <w:r>
        <w:t>abscessus</w:t>
      </w:r>
      <w:proofErr w:type="spellEnd"/>
      <w:r>
        <w:t>.</w:t>
      </w:r>
    </w:p>
    <w:p w14:paraId="78C8E542" w14:textId="77777777" w:rsidR="00CC1EC5" w:rsidRDefault="00CC1EC5" w:rsidP="00CC1EC5">
      <w:pPr>
        <w:pStyle w:val="Bibliography"/>
      </w:pPr>
      <w:r>
        <w:t>55.</w:t>
      </w:r>
      <w:r>
        <w:tab/>
        <w:t xml:space="preserve">Eckenroth, B.E., and </w:t>
      </w:r>
      <w:proofErr w:type="spellStart"/>
      <w:r>
        <w:t>Doublié</w:t>
      </w:r>
      <w:proofErr w:type="spellEnd"/>
      <w:r>
        <w:t xml:space="preserve">, S. (2021). Structure of the </w:t>
      </w:r>
      <w:proofErr w:type="spellStart"/>
      <w:r>
        <w:t>CwlD</w:t>
      </w:r>
      <w:proofErr w:type="spellEnd"/>
      <w:r>
        <w:t xml:space="preserve"> amidase from </w:t>
      </w:r>
      <w:proofErr w:type="spellStart"/>
      <w:r>
        <w:t>Clostridioides</w:t>
      </w:r>
      <w:proofErr w:type="spellEnd"/>
      <w:r>
        <w:t xml:space="preserve"> difficile in complex with the </w:t>
      </w:r>
      <w:proofErr w:type="spellStart"/>
      <w:r>
        <w:t>GerS</w:t>
      </w:r>
      <w:proofErr w:type="spellEnd"/>
      <w:r>
        <w:t xml:space="preserve"> lipoprotein.</w:t>
      </w:r>
    </w:p>
    <w:p w14:paraId="4E0FFC87" w14:textId="77777777" w:rsidR="00CC1EC5" w:rsidRDefault="00CC1EC5" w:rsidP="00CC1EC5">
      <w:pPr>
        <w:pStyle w:val="Bibliography"/>
      </w:pPr>
      <w:r>
        <w:t>56.</w:t>
      </w:r>
      <w:r>
        <w:tab/>
        <w:t xml:space="preserve">Feliciano, C.A., Eckenroth, B.E., Diaz, O.R., </w:t>
      </w:r>
      <w:proofErr w:type="spellStart"/>
      <w:r>
        <w:t>Doublié</w:t>
      </w:r>
      <w:proofErr w:type="spellEnd"/>
      <w:r>
        <w:t xml:space="preserve">, S., and Shen, A. (2021). A lipoprotein allosterically activates the </w:t>
      </w:r>
      <w:proofErr w:type="spellStart"/>
      <w:r>
        <w:t>CwlD</w:t>
      </w:r>
      <w:proofErr w:type="spellEnd"/>
      <w:r>
        <w:t xml:space="preserve"> amidase during </w:t>
      </w:r>
      <w:proofErr w:type="spellStart"/>
      <w:r>
        <w:t>Clostridioides</w:t>
      </w:r>
      <w:proofErr w:type="spellEnd"/>
      <w:r>
        <w:t xml:space="preserve"> difficile spore formation. PLOS Genet. </w:t>
      </w:r>
      <w:r>
        <w:rPr>
          <w:i/>
          <w:iCs/>
        </w:rPr>
        <w:t>17</w:t>
      </w:r>
      <w:r>
        <w:t>, e1009791. 10.1371/journal.pgen.1009791.</w:t>
      </w:r>
    </w:p>
    <w:p w14:paraId="5657A214" w14:textId="77777777" w:rsidR="00CC1EC5" w:rsidRDefault="00CC1EC5" w:rsidP="00CC1EC5">
      <w:pPr>
        <w:pStyle w:val="Bibliography"/>
      </w:pPr>
      <w:r>
        <w:t>57.</w:t>
      </w:r>
      <w:r>
        <w:tab/>
      </w:r>
      <w:proofErr w:type="spellStart"/>
      <w:r>
        <w:t>Korndörfer</w:t>
      </w:r>
      <w:proofErr w:type="spellEnd"/>
      <w:r>
        <w:t xml:space="preserve">, I.P., and </w:t>
      </w:r>
      <w:proofErr w:type="spellStart"/>
      <w:r>
        <w:t>Skerra</w:t>
      </w:r>
      <w:proofErr w:type="spellEnd"/>
      <w:r>
        <w:t xml:space="preserve">, A. (2005). The crystal structure of the listeria monocytogenes bacteriophage PSA endolysin </w:t>
      </w:r>
      <w:proofErr w:type="spellStart"/>
      <w:r>
        <w:t>PlyPSA</w:t>
      </w:r>
      <w:proofErr w:type="spellEnd"/>
      <w:r>
        <w:t>.</w:t>
      </w:r>
    </w:p>
    <w:p w14:paraId="7AF1CDB3" w14:textId="77777777" w:rsidR="00CC1EC5" w:rsidRDefault="00CC1EC5" w:rsidP="00CC1EC5">
      <w:pPr>
        <w:pStyle w:val="Bibliography"/>
      </w:pPr>
      <w:r>
        <w:t>58.</w:t>
      </w:r>
      <w:r>
        <w:tab/>
      </w:r>
      <w:proofErr w:type="spellStart"/>
      <w:r>
        <w:t>Korndörfer</w:t>
      </w:r>
      <w:proofErr w:type="spellEnd"/>
      <w:r>
        <w:t xml:space="preserve">, I.P., Danzer, J., </w:t>
      </w:r>
      <w:proofErr w:type="spellStart"/>
      <w:r>
        <w:t>Schmelcher</w:t>
      </w:r>
      <w:proofErr w:type="spellEnd"/>
      <w:r>
        <w:t xml:space="preserve">, M., Zimmer, M., </w:t>
      </w:r>
      <w:proofErr w:type="spellStart"/>
      <w:r>
        <w:t>Skerra</w:t>
      </w:r>
      <w:proofErr w:type="spellEnd"/>
      <w:r>
        <w:t xml:space="preserve">, A., and </w:t>
      </w:r>
      <w:proofErr w:type="spellStart"/>
      <w:r>
        <w:t>Loessner</w:t>
      </w:r>
      <w:proofErr w:type="spellEnd"/>
      <w:r>
        <w:t xml:space="preserve">, M.J. (2006). The Crystal Structure of the Bacteriophage PSA Endolysin Reveals a Unique Fold Responsible for Specific Recognition of Listeria Cell Walls. J. Mol. Biol. </w:t>
      </w:r>
      <w:r>
        <w:rPr>
          <w:i/>
          <w:iCs/>
        </w:rPr>
        <w:t>364</w:t>
      </w:r>
      <w:r>
        <w:t>, 678–689. 10.1016/j.jmb.2006.08.069.</w:t>
      </w:r>
    </w:p>
    <w:p w14:paraId="296D5692" w14:textId="77777777" w:rsidR="00CC1EC5" w:rsidRDefault="00CC1EC5" w:rsidP="00CC1EC5">
      <w:pPr>
        <w:pStyle w:val="Bibliography"/>
      </w:pPr>
      <w:r>
        <w:t>59.</w:t>
      </w:r>
      <w:r>
        <w:tab/>
        <w:t xml:space="preserve">Mayer, M.J., </w:t>
      </w:r>
      <w:proofErr w:type="spellStart"/>
      <w:r>
        <w:t>Garefalaki</w:t>
      </w:r>
      <w:proofErr w:type="spellEnd"/>
      <w:r>
        <w:t xml:space="preserve">, V., Spoerl, R., </w:t>
      </w:r>
      <w:proofErr w:type="spellStart"/>
      <w:r>
        <w:t>Narbad</w:t>
      </w:r>
      <w:proofErr w:type="spellEnd"/>
      <w:r>
        <w:t>, A., and Meijers, R. (2011). Catalytic domain of CD27L endolysin targeting Clostridia Difficile.</w:t>
      </w:r>
    </w:p>
    <w:p w14:paraId="629EF355" w14:textId="77777777" w:rsidR="00CC1EC5" w:rsidRDefault="00CC1EC5" w:rsidP="00CC1EC5">
      <w:pPr>
        <w:pStyle w:val="Bibliography"/>
      </w:pPr>
      <w:r>
        <w:t>60.</w:t>
      </w:r>
      <w:r>
        <w:tab/>
        <w:t xml:space="preserve">Mayer, M.J., </w:t>
      </w:r>
      <w:proofErr w:type="spellStart"/>
      <w:r>
        <w:t>Garefalaki</w:t>
      </w:r>
      <w:proofErr w:type="spellEnd"/>
      <w:r>
        <w:t xml:space="preserve">, V., Spoerl, R., </w:t>
      </w:r>
      <w:proofErr w:type="spellStart"/>
      <w:r>
        <w:t>Narbad</w:t>
      </w:r>
      <w:proofErr w:type="spellEnd"/>
      <w:r>
        <w:t xml:space="preserve">, A., and Meijers, R. (2011). Structure-Based Modification of a Clostridium </w:t>
      </w:r>
      <w:proofErr w:type="gramStart"/>
      <w:r>
        <w:t>difficile</w:t>
      </w:r>
      <w:proofErr w:type="gramEnd"/>
      <w:r>
        <w:t xml:space="preserve">-Targeting Endolysin Affects Activity and Host Range. J. </w:t>
      </w:r>
      <w:proofErr w:type="spellStart"/>
      <w:r>
        <w:t>Bacteriol</w:t>
      </w:r>
      <w:proofErr w:type="spellEnd"/>
      <w:r>
        <w:t xml:space="preserve">. </w:t>
      </w:r>
      <w:r>
        <w:rPr>
          <w:i/>
          <w:iCs/>
        </w:rPr>
        <w:t>193</w:t>
      </w:r>
      <w:r>
        <w:t>, 5477–5486. 10.1128/jb.00439-11.</w:t>
      </w:r>
    </w:p>
    <w:p w14:paraId="06E9EAFC" w14:textId="77777777" w:rsidR="00CC1EC5" w:rsidRDefault="00CC1EC5" w:rsidP="00CC1EC5">
      <w:pPr>
        <w:pStyle w:val="Bibliography"/>
      </w:pPr>
      <w:r>
        <w:lastRenderedPageBreak/>
        <w:t>61.</w:t>
      </w:r>
      <w:r>
        <w:tab/>
        <w:t>Ho, J., Adeolu, M., Khadka, B., and Gupta, R.S. (2016). Identification of distinctive molecular traits that are characteristic of the phylum “</w:t>
      </w:r>
      <w:proofErr w:type="spellStart"/>
      <w:r>
        <w:t>Deinococcus</w:t>
      </w:r>
      <w:proofErr w:type="spellEnd"/>
      <w:r>
        <w:t xml:space="preserve">-Thermus” and distinguish its main constituent groups. Syst. Appl. </w:t>
      </w:r>
      <w:proofErr w:type="spellStart"/>
      <w:r>
        <w:t>Microbiol</w:t>
      </w:r>
      <w:proofErr w:type="spellEnd"/>
      <w:r>
        <w:t xml:space="preserve">. </w:t>
      </w:r>
      <w:r>
        <w:rPr>
          <w:i/>
          <w:iCs/>
        </w:rPr>
        <w:t>39</w:t>
      </w:r>
      <w:r>
        <w:t>, 453–463. 10.1016/j.syapm.2016.07.003.</w:t>
      </w:r>
    </w:p>
    <w:p w14:paraId="6CD9BADE" w14:textId="2F1BB0FE" w:rsidR="006A779F" w:rsidRDefault="009D2638" w:rsidP="006A779F">
      <w:r>
        <w:fldChar w:fldCharType="end"/>
      </w:r>
    </w:p>
    <w:p w14:paraId="702BD8A5" w14:textId="5A099B59" w:rsidR="00777DDE" w:rsidRPr="00777DDE" w:rsidRDefault="00BA20C5" w:rsidP="00777DDE">
      <w:pPr>
        <w:pStyle w:val="Heading1"/>
      </w:pPr>
      <w:bookmarkStart w:id="63" w:name="_Toc165099715"/>
      <w:r>
        <w:t>APPENDICES</w:t>
      </w:r>
      <w:bookmarkEnd w:id="63"/>
    </w:p>
    <w:p w14:paraId="131BC2B7" w14:textId="3DC231E3" w:rsidR="006A779F" w:rsidRDefault="00114446" w:rsidP="00114446">
      <w:pPr>
        <w:pStyle w:val="Heading2"/>
      </w:pPr>
      <w:bookmarkStart w:id="64" w:name="_Toc165099716"/>
      <w:r>
        <w:t>Appendix A: Longlist of candidate NAMLAA experimental structures identified from searches of the Protein Data Bank.</w:t>
      </w:r>
      <w:bookmarkEnd w:id="64"/>
    </w:p>
    <w:p w14:paraId="2C22E314" w14:textId="717AEBBB" w:rsidR="00114446" w:rsidRDefault="00114446" w:rsidP="00114446">
      <w:r w:rsidRPr="005E51D8">
        <w:rPr>
          <w:highlight w:val="yellow"/>
        </w:rPr>
        <w:t>[to paste here]</w:t>
      </w:r>
    </w:p>
    <w:p w14:paraId="704D4194" w14:textId="3A13D128" w:rsidR="00BD0814" w:rsidRDefault="00BD0814" w:rsidP="00BD0814">
      <w:pPr>
        <w:pStyle w:val="Heading2"/>
      </w:pPr>
      <w:bookmarkStart w:id="65" w:name="_Toc165099717"/>
      <w:r>
        <w:t>Appendix B: Chimera alignment of the full (un-cropped) 19 shortlisted structures</w:t>
      </w:r>
      <w:bookmarkEnd w:id="65"/>
    </w:p>
    <w:p w14:paraId="635BE7A9" w14:textId="7851A1A2" w:rsidR="00BD0814" w:rsidRPr="00114446" w:rsidRDefault="00BD0814" w:rsidP="00114446">
      <w:r w:rsidRPr="005E51D8">
        <w:rPr>
          <w:highlight w:val="yellow"/>
        </w:rPr>
        <w:t>[to paste here]</w:t>
      </w:r>
    </w:p>
    <w:p w14:paraId="5651BD25" w14:textId="65505434" w:rsidR="005B02C9" w:rsidRDefault="005B02C9" w:rsidP="005B02C9">
      <w:pPr>
        <w:pStyle w:val="Heading2"/>
      </w:pPr>
      <w:bookmarkStart w:id="66" w:name="_Toc165099718"/>
      <w:r>
        <w:t xml:space="preserve">Appendix C: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66"/>
      <w:proofErr w:type="spellEnd"/>
      <w:proofErr w:type="gramEnd"/>
    </w:p>
    <w:p w14:paraId="357B0CD7" w14:textId="58A0B399" w:rsidR="005B02C9" w:rsidRDefault="005B02C9" w:rsidP="005B02C9">
      <w:r w:rsidRPr="005E51D8">
        <w:rPr>
          <w:highlight w:val="yellow"/>
        </w:rPr>
        <w:t>[to paste here, probably a table]</w:t>
      </w:r>
    </w:p>
    <w:p w14:paraId="0D9C9FFB" w14:textId="689CDCB1" w:rsidR="00521075" w:rsidRDefault="00521075" w:rsidP="00521075">
      <w:pPr>
        <w:pStyle w:val="ListParagraph"/>
        <w:numPr>
          <w:ilvl w:val="0"/>
          <w:numId w:val="12"/>
        </w:numPr>
      </w:pPr>
      <w:r>
        <w:t>Uncropped 19</w:t>
      </w:r>
      <w:r w:rsidR="00877EC9">
        <w:t xml:space="preserve"> (</w:t>
      </w:r>
      <w:proofErr w:type="spellStart"/>
      <w:r w:rsidR="00877EC9">
        <w:t>PDBeFOLD</w:t>
      </w:r>
      <w:proofErr w:type="spellEnd"/>
      <w:r w:rsidR="00877EC9">
        <w:t>)</w:t>
      </w:r>
    </w:p>
    <w:p w14:paraId="68A7768E" w14:textId="5D861A49" w:rsidR="00877EC9" w:rsidRDefault="00877EC9" w:rsidP="00521075">
      <w:pPr>
        <w:pStyle w:val="ListParagraph"/>
        <w:numPr>
          <w:ilvl w:val="0"/>
          <w:numId w:val="12"/>
        </w:numPr>
      </w:pPr>
      <w:r>
        <w:t>Uncropped 19 (</w:t>
      </w:r>
      <w:proofErr w:type="spellStart"/>
      <w:r>
        <w:t>USAlign</w:t>
      </w:r>
      <w:proofErr w:type="spellEnd"/>
      <w:r>
        <w:t>)</w:t>
      </w:r>
    </w:p>
    <w:p w14:paraId="456ACC0E" w14:textId="5F0A2FDE" w:rsidR="00CC5959" w:rsidRDefault="00CC5959" w:rsidP="00521075">
      <w:pPr>
        <w:pStyle w:val="ListParagraph"/>
        <w:numPr>
          <w:ilvl w:val="0"/>
          <w:numId w:val="12"/>
        </w:numPr>
      </w:pPr>
      <w:r>
        <w:t>24 structures (</w:t>
      </w:r>
      <w:proofErr w:type="spellStart"/>
      <w:r>
        <w:t>AmiA</w:t>
      </w:r>
      <w:proofErr w:type="spellEnd"/>
      <w:r>
        <w:t xml:space="preserve"> includes) (</w:t>
      </w:r>
      <w:proofErr w:type="spellStart"/>
      <w:r>
        <w:t>PDBeFOLD</w:t>
      </w:r>
      <w:proofErr w:type="spellEnd"/>
      <w:r>
        <w:t>)</w:t>
      </w:r>
    </w:p>
    <w:p w14:paraId="00C6EB5D" w14:textId="7ACCBA93" w:rsidR="00521075" w:rsidRDefault="00521075" w:rsidP="00521075">
      <w:pPr>
        <w:pStyle w:val="ListParagraph"/>
        <w:numPr>
          <w:ilvl w:val="0"/>
          <w:numId w:val="12"/>
        </w:numPr>
      </w:pPr>
      <w:r>
        <w:t>Gram-negative</w:t>
      </w:r>
    </w:p>
    <w:p w14:paraId="189C531B" w14:textId="746B1A25" w:rsidR="00521075" w:rsidRPr="005B02C9" w:rsidRDefault="00521075" w:rsidP="00521075">
      <w:pPr>
        <w:pStyle w:val="ListParagraph"/>
        <w:numPr>
          <w:ilvl w:val="0"/>
          <w:numId w:val="12"/>
        </w:numPr>
      </w:pPr>
      <w:r>
        <w:t>Gram-positive</w:t>
      </w:r>
    </w:p>
    <w:p w14:paraId="2AAE8FDB" w14:textId="758BE369" w:rsidR="00DD1602" w:rsidRDefault="00DD1602" w:rsidP="00DD1602">
      <w:pPr>
        <w:pStyle w:val="Heading2"/>
      </w:pPr>
      <w:r>
        <w:t>Appendix D: All validation scores for the multiple sequence alignment</w:t>
      </w:r>
    </w:p>
    <w:p w14:paraId="27040D53" w14:textId="3CC702F2" w:rsidR="00DD1602" w:rsidRDefault="00DC5207" w:rsidP="00DD1602">
      <w:r>
        <w:t>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w:t>
      </w:r>
    </w:p>
    <w:p w14:paraId="6F50AC7C" w14:textId="43F14F90" w:rsidR="000B051B" w:rsidRDefault="000B051B" w:rsidP="00DD1602">
      <w:r>
        <w:t>Non-identical sequences selected for validation (n=15)</w:t>
      </w:r>
      <w:r w:rsidR="00C86F14">
        <w:t>.</w:t>
      </w:r>
    </w:p>
    <w:p w14:paraId="56843FFD" w14:textId="6AFB4391" w:rsidR="008B73DF" w:rsidRDefault="008B73DF" w:rsidP="00DD1602">
      <w:r>
        <w:t xml:space="preserve">Structures removed at initial sequence quality filtering: 0 (all </w:t>
      </w:r>
      <w:proofErr w:type="gramStart"/>
      <w:r>
        <w:t>entered into</w:t>
      </w:r>
      <w:proofErr w:type="gramEnd"/>
      <w:r>
        <w:t xml:space="preserve"> OD-</w:t>
      </w:r>
      <w:proofErr w:type="spellStart"/>
      <w:r>
        <w:t>seq</w:t>
      </w:r>
      <w:proofErr w:type="spellEnd"/>
      <w:r>
        <w:t xml:space="preserve"> filtering)</w:t>
      </w:r>
    </w:p>
    <w:p w14:paraId="3FA14BEC" w14:textId="3FB498AE" w:rsidR="00F9613C" w:rsidRDefault="008B73DF" w:rsidP="00DD1602">
      <w:r>
        <w:t>Structures removed at OD-</w:t>
      </w:r>
      <w:proofErr w:type="spellStart"/>
      <w:r>
        <w:t>seq</w:t>
      </w:r>
      <w:proofErr w:type="spellEnd"/>
      <w:r>
        <w:t xml:space="preserve"> filtering:</w:t>
      </w:r>
      <w:r w:rsidR="00324C8E">
        <w:t xml:space="preserve"> 3QAY, 4LQ6, 7AGL, 7AGM, 7B3N,</w:t>
      </w:r>
    </w:p>
    <w:p w14:paraId="32F6836E" w14:textId="3A0DBA86" w:rsidR="008B73DF" w:rsidRDefault="008B73DF" w:rsidP="00DD1602">
      <w:r>
        <w:t>Structures removed at information content filtering:</w:t>
      </w:r>
    </w:p>
    <w:tbl>
      <w:tblPr>
        <w:tblStyle w:val="TableGrid"/>
        <w:tblW w:w="9067" w:type="dxa"/>
        <w:tblLook w:val="04A0" w:firstRow="1" w:lastRow="0" w:firstColumn="1" w:lastColumn="0" w:noHBand="0" w:noVBand="1"/>
      </w:tblPr>
      <w:tblGrid>
        <w:gridCol w:w="9067"/>
      </w:tblGrid>
      <w:tr w:rsidR="000B051B" w14:paraId="0811E43B" w14:textId="77777777" w:rsidTr="000B051B">
        <w:tc>
          <w:tcPr>
            <w:tcW w:w="9067" w:type="dxa"/>
          </w:tcPr>
          <w:p w14:paraId="591FD335" w14:textId="07BFCB38" w:rsidR="000B051B" w:rsidRDefault="000B051B" w:rsidP="00DD1602">
            <w:r>
              <w:t>Structure</w:t>
            </w:r>
          </w:p>
        </w:tc>
      </w:tr>
      <w:tr w:rsidR="000B051B" w14:paraId="30F989B9" w14:textId="77777777" w:rsidTr="000B051B">
        <w:tc>
          <w:tcPr>
            <w:tcW w:w="9067" w:type="dxa"/>
          </w:tcPr>
          <w:p w14:paraId="765F17CD" w14:textId="51658670" w:rsidR="000B051B" w:rsidRDefault="00C60682" w:rsidP="00DD1602">
            <w:r>
              <w:t xml:space="preserve">1JWQ: </w:t>
            </w:r>
            <w:proofErr w:type="gramStart"/>
            <w:r w:rsidRPr="00C60682">
              <w:t>44249:Paenibacillaceae</w:t>
            </w:r>
            <w:proofErr w:type="gramEnd"/>
            <w:r w:rsidRPr="00C60682">
              <w:t>:Spe_in_Paenibacillus</w:t>
            </w:r>
          </w:p>
        </w:tc>
      </w:tr>
      <w:tr w:rsidR="00C60682" w14:paraId="03040CCD" w14:textId="77777777" w:rsidTr="000B051B">
        <w:tc>
          <w:tcPr>
            <w:tcW w:w="9067" w:type="dxa"/>
          </w:tcPr>
          <w:p w14:paraId="3F88ED4A" w14:textId="37A8E6F8" w:rsidR="00C60682" w:rsidRDefault="00C60682" w:rsidP="00C60682">
            <w:r>
              <w:t>1XOV</w:t>
            </w:r>
            <w:r w:rsidR="00763073">
              <w:t xml:space="preserve">: </w:t>
            </w:r>
            <w:proofErr w:type="gramStart"/>
            <w:r w:rsidR="00763073">
              <w:t>171618</w:t>
            </w:r>
            <w:r w:rsidR="00763073">
              <w:t>:</w:t>
            </w:r>
            <w:r w:rsidR="00763073">
              <w:rPr>
                <w:rStyle w:val="objectbox"/>
              </w:rPr>
              <w:t>Fam</w:t>
            </w:r>
            <w:proofErr w:type="gramEnd"/>
            <w:r w:rsidR="00763073">
              <w:rPr>
                <w:rStyle w:val="objectbox"/>
              </w:rPr>
              <w:t>_of_Psavirus</w:t>
            </w:r>
            <w:r w:rsidR="00763073">
              <w:rPr>
                <w:rStyle w:val="objectbox"/>
              </w:rPr>
              <w:t>:</w:t>
            </w:r>
            <w:r w:rsidR="00763073">
              <w:rPr>
                <w:rStyle w:val="objectbox"/>
              </w:rPr>
              <w:t>Psavirus PSA</w:t>
            </w:r>
          </w:p>
        </w:tc>
      </w:tr>
      <w:tr w:rsidR="00504A4A" w14:paraId="2F3AD017" w14:textId="77777777" w:rsidTr="000B051B">
        <w:tc>
          <w:tcPr>
            <w:tcW w:w="9067" w:type="dxa"/>
          </w:tcPr>
          <w:p w14:paraId="0A02F9EE" w14:textId="10FB84C5" w:rsidR="00504A4A" w:rsidRDefault="00504A4A" w:rsidP="00C60682">
            <w:r>
              <w:t>3CZX</w:t>
            </w:r>
            <w:r w:rsidR="00763073">
              <w:t xml:space="preserve">: </w:t>
            </w:r>
            <w:proofErr w:type="gramStart"/>
            <w:r w:rsidR="00763073">
              <w:t>122586</w:t>
            </w:r>
            <w:r w:rsidR="00763073">
              <w:t>:</w:t>
            </w:r>
            <w:r w:rsidR="00763073">
              <w:rPr>
                <w:rStyle w:val="objectbox"/>
              </w:rPr>
              <w:t>Neisseriaceae</w:t>
            </w:r>
            <w:proofErr w:type="gramEnd"/>
            <w:r w:rsidR="00763073">
              <w:rPr>
                <w:rStyle w:val="objectbox"/>
              </w:rPr>
              <w:t>:</w:t>
            </w:r>
            <w:r w:rsidR="00763073">
              <w:rPr>
                <w:rStyle w:val="objectbox"/>
              </w:rPr>
              <w:t>Neisseria meningitidis</w:t>
            </w:r>
          </w:p>
        </w:tc>
      </w:tr>
      <w:tr w:rsidR="00504A4A" w14:paraId="2B28B763" w14:textId="77777777" w:rsidTr="000B051B">
        <w:tc>
          <w:tcPr>
            <w:tcW w:w="9067" w:type="dxa"/>
          </w:tcPr>
          <w:p w14:paraId="28DC6C05" w14:textId="2E648471" w:rsidR="00504A4A" w:rsidRDefault="00504A4A" w:rsidP="00C60682">
            <w:r>
              <w:t xml:space="preserve">3NE8: </w:t>
            </w:r>
            <w:proofErr w:type="gramStart"/>
            <w:r>
              <w:t>3</w:t>
            </w:r>
            <w:r w:rsidRPr="00C60682">
              <w:t>8323:Bartonellaceae</w:t>
            </w:r>
            <w:proofErr w:type="gramEnd"/>
            <w:r w:rsidRPr="00C60682">
              <w:t xml:space="preserve">:Bartonella </w:t>
            </w:r>
            <w:proofErr w:type="spellStart"/>
            <w:r w:rsidRPr="00C60682">
              <w:t>henselae</w:t>
            </w:r>
            <w:proofErr w:type="spellEnd"/>
          </w:p>
        </w:tc>
      </w:tr>
      <w:tr w:rsidR="00C60682" w14:paraId="50C2F7FC" w14:textId="77777777" w:rsidTr="000B051B">
        <w:tc>
          <w:tcPr>
            <w:tcW w:w="9067" w:type="dxa"/>
          </w:tcPr>
          <w:p w14:paraId="6311C3CE" w14:textId="18CE380F" w:rsidR="00C60682" w:rsidRDefault="00C60682" w:rsidP="00C60682">
            <w:r>
              <w:t xml:space="preserve">4BIN: </w:t>
            </w:r>
            <w:proofErr w:type="gramStart"/>
            <w:r w:rsidRPr="0060701A">
              <w:t>543:Enterobacteriaceae</w:t>
            </w:r>
            <w:proofErr w:type="gramEnd"/>
            <w:r w:rsidRPr="0060701A">
              <w:t>:Spe_in_Enterobacteriaceae</w:t>
            </w:r>
          </w:p>
        </w:tc>
      </w:tr>
      <w:tr w:rsidR="00C60682" w14:paraId="1DB1B0F7" w14:textId="77777777" w:rsidTr="000B051B">
        <w:tc>
          <w:tcPr>
            <w:tcW w:w="9067" w:type="dxa"/>
          </w:tcPr>
          <w:p w14:paraId="622734C9" w14:textId="15908BF0" w:rsidR="00C60682" w:rsidRDefault="00C60682" w:rsidP="00C60682">
            <w:r>
              <w:t>4RN7</w:t>
            </w:r>
            <w:r w:rsidR="007A6F4F">
              <w:t xml:space="preserve">: </w:t>
            </w:r>
            <w:proofErr w:type="gramStart"/>
            <w:r w:rsidR="00FB2D54" w:rsidRPr="00FB2D54">
              <w:t>1496:Peptostreptococcaceae</w:t>
            </w:r>
            <w:proofErr w:type="gramEnd"/>
            <w:r w:rsidR="00FB2D54" w:rsidRPr="00FB2D54">
              <w:t>:Clostridioides difficile</w:t>
            </w:r>
          </w:p>
        </w:tc>
      </w:tr>
      <w:tr w:rsidR="00C60682" w14:paraId="521E5BB1" w14:textId="77777777" w:rsidTr="000B051B">
        <w:tc>
          <w:tcPr>
            <w:tcW w:w="9067" w:type="dxa"/>
          </w:tcPr>
          <w:p w14:paraId="44DEA51C" w14:textId="3929A582" w:rsidR="00C60682" w:rsidRDefault="00C60682" w:rsidP="00C60682">
            <w:r>
              <w:t>5EMI</w:t>
            </w:r>
            <w:r w:rsidR="007A6F4F">
              <w:t xml:space="preserve">: </w:t>
            </w:r>
            <w:proofErr w:type="gramStart"/>
            <w:r w:rsidR="007A6F4F" w:rsidRPr="007A6F4F">
              <w:t>272131:Nostocaceae</w:t>
            </w:r>
            <w:proofErr w:type="gramEnd"/>
            <w:r w:rsidR="007A6F4F" w:rsidRPr="007A6F4F">
              <w:t xml:space="preserve">:Nostoc </w:t>
            </w:r>
            <w:proofErr w:type="spellStart"/>
            <w:r w:rsidR="007A6F4F" w:rsidRPr="007A6F4F">
              <w:t>punctiforme</w:t>
            </w:r>
            <w:proofErr w:type="spellEnd"/>
          </w:p>
        </w:tc>
      </w:tr>
      <w:tr w:rsidR="00C60682" w14:paraId="484277F2" w14:textId="77777777" w:rsidTr="000B051B">
        <w:tc>
          <w:tcPr>
            <w:tcW w:w="9067" w:type="dxa"/>
          </w:tcPr>
          <w:p w14:paraId="71B06818" w14:textId="71ADBB3D" w:rsidR="00C60682" w:rsidRDefault="00C60682" w:rsidP="00C60682">
            <w:r>
              <w:t>5J72</w:t>
            </w:r>
            <w:r w:rsidR="007A6F4F">
              <w:t xml:space="preserve">: </w:t>
            </w:r>
            <w:proofErr w:type="gramStart"/>
            <w:r w:rsidR="00F250CB" w:rsidRPr="00F250CB">
              <w:t>1496:Peptostreptococcaceae</w:t>
            </w:r>
            <w:proofErr w:type="gramEnd"/>
            <w:r w:rsidR="00F250CB" w:rsidRPr="00F250CB">
              <w:t>:Clostridioides difficile</w:t>
            </w:r>
          </w:p>
        </w:tc>
      </w:tr>
      <w:tr w:rsidR="00C60682" w14:paraId="5F8D90EE" w14:textId="77777777" w:rsidTr="000B051B">
        <w:tc>
          <w:tcPr>
            <w:tcW w:w="9067" w:type="dxa"/>
          </w:tcPr>
          <w:p w14:paraId="19D6C699" w14:textId="54E7ECAA" w:rsidR="00C60682" w:rsidRDefault="00C60682" w:rsidP="00C60682">
            <w:r>
              <w:t>7RAG</w:t>
            </w:r>
            <w:r w:rsidR="0068553D">
              <w:t xml:space="preserve">: </w:t>
            </w:r>
            <w:proofErr w:type="gramStart"/>
            <w:r w:rsidR="0068553D" w:rsidRPr="0068553D">
              <w:t>1496:Peptostreptococcaceae</w:t>
            </w:r>
            <w:proofErr w:type="gramEnd"/>
            <w:r w:rsidR="0068553D" w:rsidRPr="0068553D">
              <w:t>:Clostridioides difficile</w:t>
            </w:r>
          </w:p>
        </w:tc>
      </w:tr>
      <w:tr w:rsidR="00C60682" w14:paraId="2AA949EB" w14:textId="77777777" w:rsidTr="000B051B">
        <w:tc>
          <w:tcPr>
            <w:tcW w:w="9067" w:type="dxa"/>
          </w:tcPr>
          <w:p w14:paraId="54FDE0E3" w14:textId="3D490342" w:rsidR="00C60682" w:rsidRDefault="00C60682" w:rsidP="00C60682">
            <w:r>
              <w:t>7TJ4</w:t>
            </w:r>
            <w:r w:rsidR="0068553D">
              <w:t xml:space="preserve">: </w:t>
            </w:r>
            <w:proofErr w:type="gramStart"/>
            <w:r w:rsidR="0068553D" w:rsidRPr="0068553D">
              <w:t>1280:Staphylococcaceae</w:t>
            </w:r>
            <w:proofErr w:type="gramEnd"/>
            <w:r w:rsidR="0068553D" w:rsidRPr="0068553D">
              <w:t>:Staphylococcus aureus</w:t>
            </w:r>
          </w:p>
        </w:tc>
      </w:tr>
    </w:tbl>
    <w:p w14:paraId="6AF562AB" w14:textId="77777777" w:rsidR="00DC5207" w:rsidRPr="00DD1602" w:rsidRDefault="00DC5207" w:rsidP="00DD1602"/>
    <w:p w14:paraId="05C67486" w14:textId="650A055E" w:rsidR="00C728FD" w:rsidRDefault="008B73DF" w:rsidP="006A779F">
      <w:pPr>
        <w:pStyle w:val="NoSpacing"/>
        <w:spacing w:line="360" w:lineRule="auto"/>
      </w:pPr>
      <w:r w:rsidRPr="008B73DF">
        <w:rPr>
          <w:highlight w:val="yellow"/>
        </w:rPr>
        <w:lastRenderedPageBreak/>
        <w:t>[make two R heatmap plots here: one for all vs all PPVs and one for all vs all TPVs]</w:t>
      </w:r>
    </w:p>
    <w:p w14:paraId="3D4945A4" w14:textId="77777777" w:rsidR="005E51D8" w:rsidRDefault="005E51D8" w:rsidP="006A779F">
      <w:pPr>
        <w:pStyle w:val="NoSpacing"/>
        <w:spacing w:line="360" w:lineRule="auto"/>
      </w:pPr>
    </w:p>
    <w:p w14:paraId="36954978" w14:textId="77777777" w:rsidR="005E51D8" w:rsidRDefault="005E51D8" w:rsidP="006A779F">
      <w:pPr>
        <w:pStyle w:val="NoSpacing"/>
        <w:spacing w:line="360" w:lineRule="auto"/>
      </w:pPr>
    </w:p>
    <w:p w14:paraId="0E97ADB4" w14:textId="77777777" w:rsidR="005E51D8" w:rsidRDefault="005E51D8" w:rsidP="006A779F">
      <w:pPr>
        <w:pStyle w:val="NoSpacing"/>
        <w:spacing w:line="360" w:lineRule="auto"/>
      </w:pPr>
    </w:p>
    <w:p w14:paraId="5EBE8984" w14:textId="77777777" w:rsidR="005E51D8" w:rsidRDefault="005E51D8" w:rsidP="006A779F">
      <w:pPr>
        <w:pStyle w:val="NoSpacing"/>
        <w:spacing w:line="360" w:lineRule="auto"/>
      </w:pPr>
    </w:p>
    <w:p w14:paraId="185BD55D" w14:textId="77777777" w:rsidR="005E51D8" w:rsidRDefault="005E51D8" w:rsidP="006A779F">
      <w:pPr>
        <w:pStyle w:val="NoSpacing"/>
        <w:spacing w:line="360" w:lineRule="auto"/>
      </w:pPr>
    </w:p>
    <w:p w14:paraId="3FCFCA52" w14:textId="77777777" w:rsidR="005E51D8" w:rsidRDefault="005E51D8" w:rsidP="006A779F">
      <w:pPr>
        <w:pStyle w:val="NoSpacing"/>
        <w:spacing w:line="360" w:lineRule="auto"/>
      </w:pPr>
    </w:p>
    <w:p w14:paraId="684171D4" w14:textId="77777777" w:rsidR="005E51D8" w:rsidRDefault="005E51D8" w:rsidP="006A779F">
      <w:pPr>
        <w:pStyle w:val="NoSpacing"/>
        <w:spacing w:line="360" w:lineRule="auto"/>
      </w:pPr>
    </w:p>
    <w:p w14:paraId="648081C9" w14:textId="77777777"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61"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2"/>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63"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lastRenderedPageBreak/>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hyperlink r:id="rId64"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65" w:history="1">
        <w:r w:rsidRPr="0038156F">
          <w:rPr>
            <w:rStyle w:val="Hyperlink"/>
          </w:rPr>
          <w:t>https://github.com/steineggerlab/foldmason</w:t>
        </w:r>
      </w:hyperlink>
      <w:r>
        <w:t xml:space="preserve"> </w:t>
      </w:r>
    </w:p>
    <w:p w14:paraId="29C324EB" w14:textId="77777777" w:rsidR="006A779F" w:rsidRDefault="006A779F" w:rsidP="006A779F">
      <w:pPr>
        <w:pStyle w:val="NoSpacing"/>
        <w:spacing w:line="360" w:lineRule="auto"/>
      </w:pPr>
    </w:p>
    <w:p w14:paraId="55E21A08" w14:textId="77777777" w:rsidR="006A779F" w:rsidRPr="006A779F" w:rsidRDefault="006A779F" w:rsidP="006A779F">
      <w:pPr>
        <w:pStyle w:val="NoSpacing"/>
        <w:spacing w:line="360" w:lineRule="auto"/>
      </w:pPr>
    </w:p>
    <w:sectPr w:rsidR="006A779F" w:rsidRPr="006A77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proofErr w:type="spellStart"/>
      <w:r>
        <w:t>RefSeq</w:t>
      </w:r>
      <w:proofErr w:type="spellEnd"/>
      <w:r>
        <w:t xml:space="preserve">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w:t>
      </w:r>
      <w:proofErr w:type="spellStart"/>
      <w:r>
        <w:t>eg</w:t>
      </w:r>
      <w:proofErr w:type="spellEnd"/>
      <w:r>
        <w:t xml:space="preserve"> many ‘</w:t>
      </w:r>
      <w:r w:rsidRPr="0054618C">
        <w:t>Enterobacteriaceae</w:t>
      </w:r>
      <w:r>
        <w:t xml:space="preserve">’ and lots of </w:t>
      </w:r>
      <w:proofErr w:type="gramStart"/>
      <w:r>
        <w:t>E.coli</w:t>
      </w:r>
      <w:proofErr w:type="gramEnd"/>
      <w:r>
        <w:t xml:space="preserve">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proofErr w:type="spellStart"/>
      <w:r>
        <w:t>clustered_nr</w:t>
      </w:r>
      <w:proofErr w:type="spellEnd"/>
      <w:r>
        <w:t>,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3"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w:t>
      </w:r>
      <w:proofErr w:type="spellStart"/>
      <w:r>
        <w:t>AmiA</w:t>
      </w:r>
      <w:proofErr w:type="spellEnd"/>
      <w:r>
        <w:t xml:space="preserve">-like), </w:t>
      </w:r>
      <w:hyperlink r:id="rId6"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w:t>
      </w:r>
      <w:proofErr w:type="spellStart"/>
      <w:r>
        <w:t>AmiC</w:t>
      </w:r>
      <w:proofErr w:type="spellEnd"/>
      <w:r>
        <w:t xml:space="preserve">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14"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17"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w:t>
      </w:r>
      <w:proofErr w:type="spellStart"/>
      <w:r>
        <w:t>AmiA</w:t>
      </w:r>
      <w:proofErr w:type="spellEnd"/>
      <w:r>
        <w:t xml:space="preserve">-like), </w:t>
      </w:r>
      <w:hyperlink r:id="rId20"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28"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31"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w:t>
      </w:r>
      <w:proofErr w:type="spellStart"/>
      <w:r>
        <w:t>AmiA</w:t>
      </w:r>
      <w:proofErr w:type="spellEnd"/>
      <w:r>
        <w:t xml:space="preserve">-like), </w:t>
      </w:r>
      <w:hyperlink r:id="rId34"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w:t>
      </w:r>
      <w:proofErr w:type="spellStart"/>
      <w:r>
        <w:t>AmiC</w:t>
      </w:r>
      <w:proofErr w:type="spellEnd"/>
      <w:r>
        <w:t xml:space="preserve">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42"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proofErr w:type="spellStart"/>
      <w:r>
        <w:t>Interpro</w:t>
      </w:r>
      <w:proofErr w:type="spellEnd"/>
      <w:r>
        <w:t xml:space="preserve"> sequences: Most of these are unreviewed and from WGS shotgun sequencing, and so the data is preliminary, may not be 100% accurate, and annotated with caution in </w:t>
      </w:r>
      <w:proofErr w:type="spellStart"/>
      <w:r>
        <w:t>UniProt</w:t>
      </w:r>
      <w:proofErr w:type="spellEnd"/>
      <w:r>
        <w:t xml:space="preserve">. Level of strictness applied to the sequences from here as a result; therefore, if </w:t>
      </w:r>
      <w:proofErr w:type="spellStart"/>
      <w:r>
        <w:t>taxid</w:t>
      </w:r>
      <w:proofErr w:type="spellEnd"/>
      <w:r>
        <w:t xml:space="preserve"> matches a species already identified from </w:t>
      </w:r>
      <w:proofErr w:type="spellStart"/>
      <w:r>
        <w:t>BLASTp</w:t>
      </w:r>
      <w:proofErr w:type="spellEnd"/>
      <w:r>
        <w:t xml:space="preserve">, then the sequence is not added to the master list of </w:t>
      </w:r>
      <w:proofErr w:type="spellStart"/>
      <w:r>
        <w:t>AmiC</w:t>
      </w:r>
      <w:proofErr w:type="spellEnd"/>
      <w:r>
        <w:t>/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proofErr w:type="spellStart"/>
      <w:r>
        <w:t>mer</w:t>
      </w:r>
      <w:proofErr w:type="spellEnd"/>
      <w:r>
        <w:t xml:space="preserve">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w:t>
      </w:r>
      <w:proofErr w:type="spellStart"/>
      <w:r>
        <w:t>seq</w:t>
      </w:r>
      <w:proofErr w:type="spellEnd"/>
      <w:r>
        <w:t xml:space="preserve"> was compiled but it is </w:t>
      </w:r>
      <w:proofErr w:type="spellStart"/>
      <w:r>
        <w:t>complied</w:t>
      </w:r>
      <w:proofErr w:type="spellEnd"/>
      <w:r>
        <w:t xml:space="preserve">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proofErr w:type="spellStart"/>
      <w:r>
        <w:t>gram_stain_</w:t>
      </w:r>
      <w:proofErr w:type="gramStart"/>
      <w:r>
        <w:t>updater.R</w:t>
      </w:r>
      <w:proofErr w:type="spellEnd"/>
      <w:proofErr w:type="gramEnd"/>
    </w:p>
  </w:comment>
  <w:comment w:id="41" w:author="Sophie ALLEN (Student)" w:date="2024-04-17T12:52:00Z" w:initials="SA">
    <w:p w14:paraId="11C413A4" w14:textId="77777777" w:rsidR="00A25EA9" w:rsidRDefault="00A25EA9" w:rsidP="00A25EA9">
      <w:pPr>
        <w:pStyle w:val="CommentText"/>
        <w:rPr>
          <w:noProof/>
        </w:rPr>
      </w:pPr>
      <w:r>
        <w:rPr>
          <w:rStyle w:val="CommentReference"/>
        </w:rPr>
        <w:annotationRef/>
      </w:r>
      <w:r>
        <w:rPr>
          <w:noProof/>
        </w:rPr>
        <w:t>to check this</w:t>
      </w:r>
    </w:p>
    <w:p w14:paraId="2A32291C" w14:textId="77777777" w:rsidR="00A25EA9" w:rsidRDefault="00A25EA9" w:rsidP="00A25EA9">
      <w:pPr>
        <w:pStyle w:val="CommentText"/>
      </w:pPr>
    </w:p>
  </w:comment>
  <w:comment w:id="42" w:author="Sophie ALLEN (Student)" w:date="2024-04-17T14:30:00Z" w:initials="SA">
    <w:p w14:paraId="615FE94B" w14:textId="77777777" w:rsidR="00A25EA9" w:rsidRDefault="00A25EA9" w:rsidP="00A25EA9">
      <w:pPr>
        <w:pStyle w:val="CommentText"/>
        <w:rPr>
          <w:noProof/>
        </w:rPr>
      </w:pPr>
      <w:r>
        <w:rPr>
          <w:rStyle w:val="CommentReference"/>
        </w:rPr>
        <w:annotationRef/>
      </w:r>
      <w:r>
        <w:rPr>
          <w:noProof/>
        </w:rPr>
        <w:t>add a table of values for the uncropped structures in PDBeFOLD to the appendices?</w:t>
      </w:r>
    </w:p>
    <w:p w14:paraId="3785BF15" w14:textId="77777777" w:rsidR="00A25EA9" w:rsidRDefault="00A25EA9" w:rsidP="00A25EA9">
      <w:pPr>
        <w:pStyle w:val="CommentText"/>
      </w:pPr>
    </w:p>
  </w:comment>
  <w:comment w:id="43" w:author="Sophie ALLEN (Student)" w:date="2024-04-17T15:11:00Z" w:initials="SA">
    <w:p w14:paraId="2100647E" w14:textId="77777777" w:rsidR="00A25EA9" w:rsidRDefault="00A25EA9" w:rsidP="00A25EA9">
      <w:pPr>
        <w:pStyle w:val="CommentText"/>
      </w:pPr>
      <w:r>
        <w:rPr>
          <w:rStyle w:val="CommentReference"/>
        </w:rPr>
        <w:annotationRef/>
      </w:r>
      <w:r>
        <w:rPr>
          <w:noProof/>
        </w:rPr>
        <w:t>need to add the pairwise alignment USalign scores somehow, add as appendix? Link to Github?</w:t>
      </w:r>
    </w:p>
  </w:comment>
  <w:comment w:id="48" w:author="Sophie ALLEN (Student)" w:date="2024-04-18T10:47:00Z" w:initials="SA">
    <w:p w14:paraId="122D80C1" w14:textId="77777777" w:rsidR="007C5F1B" w:rsidRDefault="008136EA" w:rsidP="007C5F1B">
      <w:pPr>
        <w:pStyle w:val="ListParagraph"/>
        <w:ind w:left="0"/>
      </w:pPr>
      <w:r>
        <w:rPr>
          <w:rStyle w:val="CommentReference"/>
        </w:rPr>
        <w:annotationRef/>
      </w:r>
      <w:r>
        <w:t xml:space="preserve">For discussion at viva: </w:t>
      </w:r>
    </w:p>
    <w:p w14:paraId="5C27C4EF" w14:textId="282AEF5D" w:rsidR="007C5F1B" w:rsidRDefault="007C5F1B" w:rsidP="007C5F1B">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179B43A8" w14:textId="7CBADFDC" w:rsidR="008136EA" w:rsidRPr="007D0014" w:rsidRDefault="008136EA" w:rsidP="008136EA">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1E8126DF" w14:textId="3A7F3D5A" w:rsidR="008136EA" w:rsidRDefault="008136EA">
      <w:pPr>
        <w:pStyle w:val="CommentText"/>
      </w:pPr>
    </w:p>
  </w:comment>
  <w:comment w:id="49" w:author="Sophie ALLEN (Student)" w:date="2024-04-18T11:35:00Z" w:initials="SA">
    <w:p w14:paraId="0C4CF66E"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F968FFB" w14:textId="77777777" w:rsidR="00135938" w:rsidRDefault="00000000" w:rsidP="00135938">
      <w:pPr>
        <w:pStyle w:val="ListParagraph"/>
        <w:numPr>
          <w:ilvl w:val="0"/>
          <w:numId w:val="13"/>
        </w:numPr>
      </w:pPr>
      <w:hyperlink r:id="rId43" w:history="1">
        <w:r w:rsidR="00135938">
          <w:rPr>
            <w:rStyle w:val="pagesstyleacc-rowdd"/>
            <w:color w:val="0000FF"/>
            <w:u w:val="single"/>
          </w:rPr>
          <w:t>IPR050695</w:t>
        </w:r>
      </w:hyperlink>
      <w:r w:rsidR="00135938">
        <w:t xml:space="preserve"> (amidase_3), </w:t>
      </w:r>
      <w:hyperlink r:id="rId44"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45"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4E1E8EF6"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50" w:author="Sophie ALLEN (Student)" w:date="2024-04-18T11:37:00Z" w:initials="SA">
    <w:p w14:paraId="055F5A19"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361025AF" w14:textId="77777777" w:rsidR="00135938" w:rsidRDefault="00135938" w:rsidP="00135938">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248271AF" w14:textId="77777777" w:rsidR="00135938" w:rsidRDefault="00135938" w:rsidP="00135938">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w:t>
      </w:r>
      <w:proofErr w:type="spellStart"/>
      <w:r>
        <w:t>AmiA</w:t>
      </w:r>
      <w:proofErr w:type="spellEnd"/>
      <w:r>
        <w:t xml:space="preserve">-like), </w:t>
      </w:r>
      <w:hyperlink r:id="rId48"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3B500883" w14:textId="77777777" w:rsidR="00135938" w:rsidRDefault="00135938" w:rsidP="00135938">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56"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08635D70" w14:textId="77777777" w:rsidR="00135938" w:rsidRDefault="00135938" w:rsidP="00135938">
      <w:pPr>
        <w:pStyle w:val="CommentText"/>
      </w:pPr>
    </w:p>
  </w:comment>
  <w:comment w:id="51" w:author="Sophie ALLEN (Student)" w:date="2024-04-18T11:35:00Z" w:initials="SA">
    <w:p w14:paraId="62D44426" w14:textId="77777777" w:rsidR="00582BD1" w:rsidRDefault="00582BD1" w:rsidP="00582BD1">
      <w:pPr>
        <w:pStyle w:val="ListParagraph"/>
        <w:ind w:left="0"/>
      </w:pPr>
      <w:r>
        <w:rPr>
          <w:rStyle w:val="CommentReference"/>
        </w:rPr>
        <w:annotationRef/>
      </w:r>
      <w:r>
        <w:t xml:space="preserve">Sequences downloaded from proteins tab of </w:t>
      </w:r>
      <w:r w:rsidRPr="000D63CE">
        <w:t>IPR002508 (proteins with amidase_3 domain)</w:t>
      </w:r>
    </w:p>
    <w:p w14:paraId="04474E2F" w14:textId="77777777" w:rsidR="00582BD1" w:rsidRDefault="00000000" w:rsidP="00582BD1">
      <w:pPr>
        <w:pStyle w:val="ListParagraph"/>
        <w:numPr>
          <w:ilvl w:val="0"/>
          <w:numId w:val="13"/>
        </w:numPr>
      </w:pPr>
      <w:hyperlink r:id="rId57" w:history="1">
        <w:r w:rsidR="00582BD1">
          <w:rPr>
            <w:rStyle w:val="pagesstyleacc-rowdd"/>
            <w:color w:val="0000FF"/>
            <w:u w:val="single"/>
          </w:rPr>
          <w:t>IPR050695</w:t>
        </w:r>
      </w:hyperlink>
      <w:r w:rsidR="00582BD1">
        <w:t xml:space="preserve"> (amidase_3), </w:t>
      </w:r>
      <w:hyperlink r:id="rId58" w:history="1">
        <w:r w:rsidR="00582BD1" w:rsidRPr="000D63CE">
          <w:rPr>
            <w:rStyle w:val="pagesstyleacc-rowdd"/>
            <w:color w:val="0000FF"/>
            <w:u w:val="single"/>
          </w:rPr>
          <w:t>IPR049745</w:t>
        </w:r>
      </w:hyperlink>
      <w:r w:rsidR="00582BD1">
        <w:t xml:space="preserve"> (</w:t>
      </w:r>
      <w:proofErr w:type="spellStart"/>
      <w:r w:rsidR="00582BD1">
        <w:t>AmiC</w:t>
      </w:r>
      <w:proofErr w:type="spellEnd"/>
      <w:r w:rsidR="00582BD1">
        <w:t xml:space="preserve"> NAMLAA), </w:t>
      </w:r>
      <w:hyperlink r:id="rId59" w:history="1">
        <w:r w:rsidR="00582BD1" w:rsidRPr="000D63CE">
          <w:rPr>
            <w:rStyle w:val="pagesstyleacc-rowdd"/>
            <w:color w:val="0000FF"/>
            <w:u w:val="single"/>
          </w:rPr>
          <w:t>IPR014234</w:t>
        </w:r>
      </w:hyperlink>
      <w:r w:rsidR="00582BD1">
        <w:t xml:space="preserve"> (</w:t>
      </w:r>
      <w:proofErr w:type="spellStart"/>
      <w:r w:rsidR="00582BD1" w:rsidRPr="006533A4">
        <w:t>CwlD</w:t>
      </w:r>
      <w:proofErr w:type="spellEnd"/>
      <w:r w:rsidR="00582BD1">
        <w:t xml:space="preserve">, to do with endospores) are all relevant protein families, but include the other domains, not just the amidase_3 domain. </w:t>
      </w:r>
      <w:r w:rsidR="00582BD1" w:rsidRPr="000D63CE">
        <w:t>IPR002508</w:t>
      </w:r>
      <w:r w:rsidR="00582BD1">
        <w:t xml:space="preserve"> is the domain specific entry.</w:t>
      </w:r>
    </w:p>
    <w:p w14:paraId="3E8F1586" w14:textId="77777777" w:rsidR="00582BD1" w:rsidRDefault="00582BD1" w:rsidP="00582BD1">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52" w:author="Sophie ALLEN (Student)" w:date="2024-04-18T11:37:00Z" w:initials="SA">
    <w:p w14:paraId="12399537" w14:textId="77777777" w:rsidR="00582BD1" w:rsidRDefault="00582BD1" w:rsidP="00582BD1">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461E2929" w14:textId="77777777" w:rsidR="00582BD1" w:rsidRDefault="00582BD1" w:rsidP="00582BD1">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E1DDCFE" w14:textId="77777777" w:rsidR="00582BD1" w:rsidRDefault="00582BD1" w:rsidP="00582BD1">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w:t>
      </w:r>
      <w:proofErr w:type="spellStart"/>
      <w:r>
        <w:t>AmiA</w:t>
      </w:r>
      <w:proofErr w:type="spellEnd"/>
      <w:r>
        <w:t xml:space="preserve">-like), </w:t>
      </w:r>
      <w:hyperlink r:id="rId62"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w:t>
      </w:r>
      <w:proofErr w:type="spellStart"/>
      <w:r>
        <w:t>AmiC</w:t>
      </w:r>
      <w:proofErr w:type="spellEnd"/>
      <w:r>
        <w:t xml:space="preserve">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2AB3C09C" w14:textId="77777777" w:rsidR="00582BD1" w:rsidRDefault="00582BD1" w:rsidP="00582BD1">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70"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CF0ED53" w14:textId="77777777" w:rsidR="00582BD1" w:rsidRDefault="00582BD1" w:rsidP="00582BD1">
      <w:pPr>
        <w:pStyle w:val="CommentText"/>
      </w:pPr>
    </w:p>
  </w:comment>
  <w:comment w:id="54"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proofErr w:type="spellStart"/>
      <w:r w:rsidRPr="00783F06">
        <w:rPr>
          <w:lang w:val="en-US"/>
        </w:rPr>
        <w:t>ie</w:t>
      </w:r>
      <w:proofErr w:type="spellEnd"/>
      <w:r w:rsidRPr="00783F06">
        <w:rPr>
          <w:lang w:val="en-US"/>
        </w:rPr>
        <w:t xml:space="preserve"> which are present in a larger proportion of the </w:t>
      </w:r>
      <w:proofErr w:type="spellStart"/>
      <w:r w:rsidRPr="00783F06">
        <w:rPr>
          <w:lang w:val="en-US"/>
        </w:rPr>
        <w:t>AmiC</w:t>
      </w:r>
      <w:proofErr w:type="spellEnd"/>
      <w:r w:rsidRPr="00783F06">
        <w:rPr>
          <w:lang w:val="en-US"/>
        </w:rPr>
        <w:t xml:space="preserve"> sequence dataset, and which removes insertions that might be induced either by error, by a specific isolate, or in one specific species). </w:t>
      </w:r>
    </w:p>
    <w:p w14:paraId="709BCFAA" w14:textId="1EFBC644" w:rsidR="00783F06" w:rsidRDefault="00783F06">
      <w:pPr>
        <w:pStyle w:val="CommentText"/>
      </w:pPr>
    </w:p>
  </w:comment>
  <w:comment w:id="55"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w:t>
      </w:r>
      <w:proofErr w:type="gramStart"/>
      <w:r>
        <w:t>MSAs</w:t>
      </w:r>
      <w:proofErr w:type="gramEnd"/>
    </w:p>
    <w:p w14:paraId="1A0ECB90" w14:textId="289D4699" w:rsidR="00331D97" w:rsidRDefault="00331D9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2A32291C" w15:done="0"/>
  <w15:commentEx w15:paraId="3785BF15" w15:done="0"/>
  <w15:commentEx w15:paraId="2100647E" w15:done="0"/>
  <w15:commentEx w15:paraId="1E8126DF" w15:done="0"/>
  <w15:commentEx w15:paraId="4E1E8EF6" w15:done="0"/>
  <w15:commentEx w15:paraId="08635D70" w15:paraIdParent="4E1E8EF6" w15:done="0"/>
  <w15:commentEx w15:paraId="3E8F1586" w15:done="0"/>
  <w15:commentEx w15:paraId="4CF0ED53" w15:paraIdParent="3E8F1586" w15:done="0"/>
  <w15:commentEx w15:paraId="709BCFAA" w15:done="0"/>
  <w15:commentEx w15:paraId="1A0EC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EF65D8E" w16cex:dateUtc="2024-04-17T11:52:00Z"/>
  <w16cex:commentExtensible w16cex:durableId="0F5C8A3A" w16cex:dateUtc="2024-04-17T13:30:00Z"/>
  <w16cex:commentExtensible w16cex:durableId="1759D35F" w16cex:dateUtc="2024-04-17T14:11:00Z"/>
  <w16cex:commentExtensible w16cex:durableId="345C8970"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2A32291C" w16cid:durableId="1EF65D8E"/>
  <w16cid:commentId w16cid:paraId="3785BF15" w16cid:durableId="0F5C8A3A"/>
  <w16cid:commentId w16cid:paraId="2100647E" w16cid:durableId="1759D35F"/>
  <w16cid:commentId w16cid:paraId="1E8126DF" w16cid:durableId="345C8970"/>
  <w16cid:commentId w16cid:paraId="4E1E8EF6" w16cid:durableId="181AE480"/>
  <w16cid:commentId w16cid:paraId="08635D70" w16cid:durableId="6D7D2A88"/>
  <w16cid:commentId w16cid:paraId="3E8F1586" w16cid:durableId="11F2B6D5"/>
  <w16cid:commentId w16cid:paraId="4CF0ED53" w16cid:durableId="50632BA0"/>
  <w16cid:commentId w16cid:paraId="709BCFAA" w16cid:durableId="1929A95A"/>
  <w16cid:commentId w16cid:paraId="1A0ECB90" w16cid:durableId="260159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EF41C8" w14:textId="77777777" w:rsidR="00632C11" w:rsidRDefault="00632C11" w:rsidP="006A779F">
      <w:pPr>
        <w:spacing w:after="0" w:line="240" w:lineRule="auto"/>
      </w:pPr>
      <w:r>
        <w:separator/>
      </w:r>
    </w:p>
  </w:endnote>
  <w:endnote w:type="continuationSeparator" w:id="0">
    <w:p w14:paraId="057FA0F9" w14:textId="77777777" w:rsidR="00632C11" w:rsidRDefault="00632C11"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A911D" w14:textId="77777777" w:rsidR="00632C11" w:rsidRDefault="00632C11" w:rsidP="006A779F">
      <w:pPr>
        <w:spacing w:after="0" w:line="240" w:lineRule="auto"/>
      </w:pPr>
      <w:r>
        <w:separator/>
      </w:r>
    </w:p>
  </w:footnote>
  <w:footnote w:type="continuationSeparator" w:id="0">
    <w:p w14:paraId="65105BD0" w14:textId="77777777" w:rsidR="00632C11" w:rsidRDefault="00632C11"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4"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4"/>
  </w:num>
  <w:num w:numId="2" w16cid:durableId="1035547669">
    <w:abstractNumId w:val="9"/>
  </w:num>
  <w:num w:numId="3" w16cid:durableId="1773895402">
    <w:abstractNumId w:val="5"/>
  </w:num>
  <w:num w:numId="4" w16cid:durableId="257979838">
    <w:abstractNumId w:val="14"/>
  </w:num>
  <w:num w:numId="5" w16cid:durableId="933905251">
    <w:abstractNumId w:val="0"/>
  </w:num>
  <w:num w:numId="6" w16cid:durableId="1855878981">
    <w:abstractNumId w:val="13"/>
  </w:num>
  <w:num w:numId="7" w16cid:durableId="1031104381">
    <w:abstractNumId w:val="11"/>
  </w:num>
  <w:num w:numId="8" w16cid:durableId="1208182823">
    <w:abstractNumId w:val="12"/>
  </w:num>
  <w:num w:numId="9" w16cid:durableId="977220236">
    <w:abstractNumId w:val="10"/>
  </w:num>
  <w:num w:numId="10" w16cid:durableId="2039354436">
    <w:abstractNumId w:val="3"/>
  </w:num>
  <w:num w:numId="11" w16cid:durableId="1357998361">
    <w:abstractNumId w:val="2"/>
  </w:num>
  <w:num w:numId="12" w16cid:durableId="1826316762">
    <w:abstractNumId w:val="8"/>
  </w:num>
  <w:num w:numId="13" w16cid:durableId="1395547582">
    <w:abstractNumId w:val="1"/>
  </w:num>
  <w:num w:numId="14" w16cid:durableId="1196238501">
    <w:abstractNumId w:val="6"/>
  </w:num>
  <w:num w:numId="15" w16cid:durableId="163297605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202CA"/>
    <w:rsid w:val="00023DD4"/>
    <w:rsid w:val="000267D5"/>
    <w:rsid w:val="00034757"/>
    <w:rsid w:val="00040261"/>
    <w:rsid w:val="00050F60"/>
    <w:rsid w:val="00055B6D"/>
    <w:rsid w:val="0005685C"/>
    <w:rsid w:val="00061D5D"/>
    <w:rsid w:val="000623F3"/>
    <w:rsid w:val="00065623"/>
    <w:rsid w:val="00065946"/>
    <w:rsid w:val="00070C26"/>
    <w:rsid w:val="00070E39"/>
    <w:rsid w:val="00073BFF"/>
    <w:rsid w:val="0007434D"/>
    <w:rsid w:val="00075CCB"/>
    <w:rsid w:val="00076315"/>
    <w:rsid w:val="0008002F"/>
    <w:rsid w:val="00085E70"/>
    <w:rsid w:val="000900CB"/>
    <w:rsid w:val="00096255"/>
    <w:rsid w:val="00096256"/>
    <w:rsid w:val="000B051B"/>
    <w:rsid w:val="000C23A4"/>
    <w:rsid w:val="000C2BEE"/>
    <w:rsid w:val="000C5ECB"/>
    <w:rsid w:val="000C6C55"/>
    <w:rsid w:val="000C79B8"/>
    <w:rsid w:val="000D11BA"/>
    <w:rsid w:val="000D6289"/>
    <w:rsid w:val="000D63CE"/>
    <w:rsid w:val="000E6EC3"/>
    <w:rsid w:val="000F0DF8"/>
    <w:rsid w:val="000F0F7E"/>
    <w:rsid w:val="001035D8"/>
    <w:rsid w:val="00105762"/>
    <w:rsid w:val="001069DF"/>
    <w:rsid w:val="00114446"/>
    <w:rsid w:val="00115EB8"/>
    <w:rsid w:val="0012523D"/>
    <w:rsid w:val="00132383"/>
    <w:rsid w:val="00135938"/>
    <w:rsid w:val="00140A5D"/>
    <w:rsid w:val="0014256C"/>
    <w:rsid w:val="00146286"/>
    <w:rsid w:val="00151309"/>
    <w:rsid w:val="001516B3"/>
    <w:rsid w:val="001538E3"/>
    <w:rsid w:val="001565F2"/>
    <w:rsid w:val="00156C75"/>
    <w:rsid w:val="001606E5"/>
    <w:rsid w:val="00160E31"/>
    <w:rsid w:val="00161888"/>
    <w:rsid w:val="0017084F"/>
    <w:rsid w:val="00177F98"/>
    <w:rsid w:val="001908A7"/>
    <w:rsid w:val="00191329"/>
    <w:rsid w:val="001914E9"/>
    <w:rsid w:val="00194E88"/>
    <w:rsid w:val="001A0707"/>
    <w:rsid w:val="001B5749"/>
    <w:rsid w:val="001B5FF1"/>
    <w:rsid w:val="001C03F5"/>
    <w:rsid w:val="001C205D"/>
    <w:rsid w:val="001D56EA"/>
    <w:rsid w:val="001D6DED"/>
    <w:rsid w:val="001E4848"/>
    <w:rsid w:val="001E49DB"/>
    <w:rsid w:val="001E5EBC"/>
    <w:rsid w:val="00207988"/>
    <w:rsid w:val="00211919"/>
    <w:rsid w:val="00221708"/>
    <w:rsid w:val="00225436"/>
    <w:rsid w:val="00226849"/>
    <w:rsid w:val="00233CDD"/>
    <w:rsid w:val="00234EE5"/>
    <w:rsid w:val="00240050"/>
    <w:rsid w:val="00243112"/>
    <w:rsid w:val="00243DAE"/>
    <w:rsid w:val="002544F7"/>
    <w:rsid w:val="00261307"/>
    <w:rsid w:val="00266D82"/>
    <w:rsid w:val="00266F80"/>
    <w:rsid w:val="0027003C"/>
    <w:rsid w:val="00271752"/>
    <w:rsid w:val="002750CF"/>
    <w:rsid w:val="00282C46"/>
    <w:rsid w:val="00285480"/>
    <w:rsid w:val="00285628"/>
    <w:rsid w:val="0028603D"/>
    <w:rsid w:val="002864A5"/>
    <w:rsid w:val="00294E4A"/>
    <w:rsid w:val="0029630E"/>
    <w:rsid w:val="00296ECE"/>
    <w:rsid w:val="002A0406"/>
    <w:rsid w:val="002A097B"/>
    <w:rsid w:val="002B66B0"/>
    <w:rsid w:val="002D0386"/>
    <w:rsid w:val="002D076F"/>
    <w:rsid w:val="002D0A15"/>
    <w:rsid w:val="002D10A2"/>
    <w:rsid w:val="002D5D8D"/>
    <w:rsid w:val="002F4B3B"/>
    <w:rsid w:val="002F539B"/>
    <w:rsid w:val="00301934"/>
    <w:rsid w:val="00305347"/>
    <w:rsid w:val="00321D78"/>
    <w:rsid w:val="00324C8E"/>
    <w:rsid w:val="00327FD2"/>
    <w:rsid w:val="003305F5"/>
    <w:rsid w:val="00331D97"/>
    <w:rsid w:val="003338D3"/>
    <w:rsid w:val="0034215A"/>
    <w:rsid w:val="00345078"/>
    <w:rsid w:val="00351CC3"/>
    <w:rsid w:val="003555D9"/>
    <w:rsid w:val="003630E2"/>
    <w:rsid w:val="00376F4A"/>
    <w:rsid w:val="00380895"/>
    <w:rsid w:val="00384EC3"/>
    <w:rsid w:val="003862A5"/>
    <w:rsid w:val="00393900"/>
    <w:rsid w:val="003963FE"/>
    <w:rsid w:val="003A2F5E"/>
    <w:rsid w:val="003A4050"/>
    <w:rsid w:val="003A5B86"/>
    <w:rsid w:val="003A663B"/>
    <w:rsid w:val="003C1233"/>
    <w:rsid w:val="003C1720"/>
    <w:rsid w:val="003D3CA0"/>
    <w:rsid w:val="003F2C46"/>
    <w:rsid w:val="003F3B4E"/>
    <w:rsid w:val="0040002D"/>
    <w:rsid w:val="004026DC"/>
    <w:rsid w:val="004115EC"/>
    <w:rsid w:val="00413F21"/>
    <w:rsid w:val="00415047"/>
    <w:rsid w:val="00424680"/>
    <w:rsid w:val="004248E6"/>
    <w:rsid w:val="004252E9"/>
    <w:rsid w:val="0043333E"/>
    <w:rsid w:val="0043767B"/>
    <w:rsid w:val="00462481"/>
    <w:rsid w:val="00463A17"/>
    <w:rsid w:val="00466FED"/>
    <w:rsid w:val="004707DC"/>
    <w:rsid w:val="0048008B"/>
    <w:rsid w:val="00487BA1"/>
    <w:rsid w:val="004A4EB2"/>
    <w:rsid w:val="004D1EC8"/>
    <w:rsid w:val="004D28FC"/>
    <w:rsid w:val="004D5E41"/>
    <w:rsid w:val="004E28E4"/>
    <w:rsid w:val="004E464C"/>
    <w:rsid w:val="004E6417"/>
    <w:rsid w:val="004F0EB3"/>
    <w:rsid w:val="004F3396"/>
    <w:rsid w:val="005049E3"/>
    <w:rsid w:val="00504A4A"/>
    <w:rsid w:val="0051184B"/>
    <w:rsid w:val="005119A0"/>
    <w:rsid w:val="00513035"/>
    <w:rsid w:val="00513296"/>
    <w:rsid w:val="00521075"/>
    <w:rsid w:val="0054618C"/>
    <w:rsid w:val="0055293E"/>
    <w:rsid w:val="00553F8F"/>
    <w:rsid w:val="005627D9"/>
    <w:rsid w:val="005678A0"/>
    <w:rsid w:val="00570818"/>
    <w:rsid w:val="005741BC"/>
    <w:rsid w:val="00582BD1"/>
    <w:rsid w:val="0058370B"/>
    <w:rsid w:val="005902B7"/>
    <w:rsid w:val="00593974"/>
    <w:rsid w:val="00597019"/>
    <w:rsid w:val="00597F75"/>
    <w:rsid w:val="005A39AD"/>
    <w:rsid w:val="005B02C9"/>
    <w:rsid w:val="005B2914"/>
    <w:rsid w:val="005B6195"/>
    <w:rsid w:val="005C0389"/>
    <w:rsid w:val="005C386D"/>
    <w:rsid w:val="005C3957"/>
    <w:rsid w:val="005D011B"/>
    <w:rsid w:val="005D0456"/>
    <w:rsid w:val="005E51D8"/>
    <w:rsid w:val="005F1558"/>
    <w:rsid w:val="00601637"/>
    <w:rsid w:val="006036C0"/>
    <w:rsid w:val="006038C3"/>
    <w:rsid w:val="0060701A"/>
    <w:rsid w:val="0061496B"/>
    <w:rsid w:val="00616D31"/>
    <w:rsid w:val="00632465"/>
    <w:rsid w:val="00632C11"/>
    <w:rsid w:val="00641B4D"/>
    <w:rsid w:val="006425D6"/>
    <w:rsid w:val="0064552C"/>
    <w:rsid w:val="006533A4"/>
    <w:rsid w:val="0066218E"/>
    <w:rsid w:val="0066294A"/>
    <w:rsid w:val="00673244"/>
    <w:rsid w:val="00675E6A"/>
    <w:rsid w:val="0067674F"/>
    <w:rsid w:val="006812C7"/>
    <w:rsid w:val="00684FB4"/>
    <w:rsid w:val="0068553D"/>
    <w:rsid w:val="0068554B"/>
    <w:rsid w:val="006A30FD"/>
    <w:rsid w:val="006A779F"/>
    <w:rsid w:val="006B0229"/>
    <w:rsid w:val="006B1E7C"/>
    <w:rsid w:val="006B3D24"/>
    <w:rsid w:val="006C09C2"/>
    <w:rsid w:val="006C2A69"/>
    <w:rsid w:val="006D4B64"/>
    <w:rsid w:val="006D65B2"/>
    <w:rsid w:val="006D732A"/>
    <w:rsid w:val="006E1896"/>
    <w:rsid w:val="006E6B73"/>
    <w:rsid w:val="006F108D"/>
    <w:rsid w:val="00707A0D"/>
    <w:rsid w:val="00712B97"/>
    <w:rsid w:val="007177C8"/>
    <w:rsid w:val="00720569"/>
    <w:rsid w:val="00722D60"/>
    <w:rsid w:val="007233DD"/>
    <w:rsid w:val="00723E08"/>
    <w:rsid w:val="00724602"/>
    <w:rsid w:val="00724B14"/>
    <w:rsid w:val="00727C9D"/>
    <w:rsid w:val="00736C53"/>
    <w:rsid w:val="0073737B"/>
    <w:rsid w:val="00737676"/>
    <w:rsid w:val="0074182D"/>
    <w:rsid w:val="007435DE"/>
    <w:rsid w:val="00752F6C"/>
    <w:rsid w:val="00763073"/>
    <w:rsid w:val="00767068"/>
    <w:rsid w:val="00777DDE"/>
    <w:rsid w:val="00777F40"/>
    <w:rsid w:val="00783F06"/>
    <w:rsid w:val="007908C8"/>
    <w:rsid w:val="00792448"/>
    <w:rsid w:val="007A11BD"/>
    <w:rsid w:val="007A3A68"/>
    <w:rsid w:val="007A6F4F"/>
    <w:rsid w:val="007A71A5"/>
    <w:rsid w:val="007A7A12"/>
    <w:rsid w:val="007C0445"/>
    <w:rsid w:val="007C1157"/>
    <w:rsid w:val="007C5F1B"/>
    <w:rsid w:val="007C622D"/>
    <w:rsid w:val="007D0014"/>
    <w:rsid w:val="007D383E"/>
    <w:rsid w:val="007D6EE9"/>
    <w:rsid w:val="008016E0"/>
    <w:rsid w:val="00803500"/>
    <w:rsid w:val="008136EA"/>
    <w:rsid w:val="0081458B"/>
    <w:rsid w:val="00814A35"/>
    <w:rsid w:val="00815ED2"/>
    <w:rsid w:val="00815F85"/>
    <w:rsid w:val="00825377"/>
    <w:rsid w:val="008274AD"/>
    <w:rsid w:val="00834BC4"/>
    <w:rsid w:val="00842C25"/>
    <w:rsid w:val="00843252"/>
    <w:rsid w:val="00877EC9"/>
    <w:rsid w:val="00882836"/>
    <w:rsid w:val="00886FD0"/>
    <w:rsid w:val="0089185C"/>
    <w:rsid w:val="008919C9"/>
    <w:rsid w:val="008A4B9A"/>
    <w:rsid w:val="008B0962"/>
    <w:rsid w:val="008B3AC3"/>
    <w:rsid w:val="008B49FF"/>
    <w:rsid w:val="008B73DF"/>
    <w:rsid w:val="008B7C5A"/>
    <w:rsid w:val="008C044B"/>
    <w:rsid w:val="008C0B26"/>
    <w:rsid w:val="008C11E1"/>
    <w:rsid w:val="008C3D00"/>
    <w:rsid w:val="008C629E"/>
    <w:rsid w:val="008E1A40"/>
    <w:rsid w:val="008E317E"/>
    <w:rsid w:val="008F162B"/>
    <w:rsid w:val="008F6486"/>
    <w:rsid w:val="00901E13"/>
    <w:rsid w:val="00903EFE"/>
    <w:rsid w:val="009100D1"/>
    <w:rsid w:val="009107B4"/>
    <w:rsid w:val="00910E62"/>
    <w:rsid w:val="00914ADE"/>
    <w:rsid w:val="009156FB"/>
    <w:rsid w:val="0091596B"/>
    <w:rsid w:val="00917578"/>
    <w:rsid w:val="0092233F"/>
    <w:rsid w:val="00926212"/>
    <w:rsid w:val="00937140"/>
    <w:rsid w:val="00966A9B"/>
    <w:rsid w:val="00981EE9"/>
    <w:rsid w:val="009A072E"/>
    <w:rsid w:val="009A0808"/>
    <w:rsid w:val="009A44AF"/>
    <w:rsid w:val="009B6187"/>
    <w:rsid w:val="009C0799"/>
    <w:rsid w:val="009C7D23"/>
    <w:rsid w:val="009D113D"/>
    <w:rsid w:val="009D1CE6"/>
    <w:rsid w:val="009D2638"/>
    <w:rsid w:val="009D4795"/>
    <w:rsid w:val="009D62C3"/>
    <w:rsid w:val="009E3823"/>
    <w:rsid w:val="009E5B07"/>
    <w:rsid w:val="00A10ED4"/>
    <w:rsid w:val="00A227BA"/>
    <w:rsid w:val="00A25EA9"/>
    <w:rsid w:val="00A2768C"/>
    <w:rsid w:val="00A27B04"/>
    <w:rsid w:val="00A403F4"/>
    <w:rsid w:val="00A41650"/>
    <w:rsid w:val="00A4326B"/>
    <w:rsid w:val="00A44069"/>
    <w:rsid w:val="00A4462F"/>
    <w:rsid w:val="00A44CE1"/>
    <w:rsid w:val="00A46CAF"/>
    <w:rsid w:val="00A52D08"/>
    <w:rsid w:val="00A55F46"/>
    <w:rsid w:val="00A56AE3"/>
    <w:rsid w:val="00A57036"/>
    <w:rsid w:val="00A70BD6"/>
    <w:rsid w:val="00A73D20"/>
    <w:rsid w:val="00A8582F"/>
    <w:rsid w:val="00A91ACA"/>
    <w:rsid w:val="00A923A9"/>
    <w:rsid w:val="00A97BCC"/>
    <w:rsid w:val="00AA29ED"/>
    <w:rsid w:val="00AA62B9"/>
    <w:rsid w:val="00AB2ACE"/>
    <w:rsid w:val="00AB2F74"/>
    <w:rsid w:val="00AB327A"/>
    <w:rsid w:val="00AC40D2"/>
    <w:rsid w:val="00AC639F"/>
    <w:rsid w:val="00AD4D42"/>
    <w:rsid w:val="00AE2355"/>
    <w:rsid w:val="00AE2DE0"/>
    <w:rsid w:val="00AE7192"/>
    <w:rsid w:val="00AF3CA8"/>
    <w:rsid w:val="00AF6D06"/>
    <w:rsid w:val="00AF7427"/>
    <w:rsid w:val="00B02466"/>
    <w:rsid w:val="00B05935"/>
    <w:rsid w:val="00B13664"/>
    <w:rsid w:val="00B21318"/>
    <w:rsid w:val="00B3301E"/>
    <w:rsid w:val="00B35A94"/>
    <w:rsid w:val="00B45EFE"/>
    <w:rsid w:val="00B46CE2"/>
    <w:rsid w:val="00B5461D"/>
    <w:rsid w:val="00B550C9"/>
    <w:rsid w:val="00B619B9"/>
    <w:rsid w:val="00B61B0B"/>
    <w:rsid w:val="00B642D9"/>
    <w:rsid w:val="00B6465E"/>
    <w:rsid w:val="00B67B54"/>
    <w:rsid w:val="00B67C30"/>
    <w:rsid w:val="00B7321C"/>
    <w:rsid w:val="00B838E8"/>
    <w:rsid w:val="00B83F3B"/>
    <w:rsid w:val="00B864FB"/>
    <w:rsid w:val="00B92458"/>
    <w:rsid w:val="00BA20C5"/>
    <w:rsid w:val="00BA6A39"/>
    <w:rsid w:val="00BB3163"/>
    <w:rsid w:val="00BD0814"/>
    <w:rsid w:val="00BD0C31"/>
    <w:rsid w:val="00BD3F70"/>
    <w:rsid w:val="00BD49CF"/>
    <w:rsid w:val="00BD4DFC"/>
    <w:rsid w:val="00BF2202"/>
    <w:rsid w:val="00BF2244"/>
    <w:rsid w:val="00BF52A4"/>
    <w:rsid w:val="00C00683"/>
    <w:rsid w:val="00C05D0C"/>
    <w:rsid w:val="00C10E6D"/>
    <w:rsid w:val="00C20CBD"/>
    <w:rsid w:val="00C20F47"/>
    <w:rsid w:val="00C257BD"/>
    <w:rsid w:val="00C25CE5"/>
    <w:rsid w:val="00C336FF"/>
    <w:rsid w:val="00C36F23"/>
    <w:rsid w:val="00C37345"/>
    <w:rsid w:val="00C42A8B"/>
    <w:rsid w:val="00C55B7C"/>
    <w:rsid w:val="00C60682"/>
    <w:rsid w:val="00C61BA1"/>
    <w:rsid w:val="00C67839"/>
    <w:rsid w:val="00C70329"/>
    <w:rsid w:val="00C709BB"/>
    <w:rsid w:val="00C728FD"/>
    <w:rsid w:val="00C757CE"/>
    <w:rsid w:val="00C768F8"/>
    <w:rsid w:val="00C8125A"/>
    <w:rsid w:val="00C86F14"/>
    <w:rsid w:val="00CB3F3E"/>
    <w:rsid w:val="00CB579C"/>
    <w:rsid w:val="00CB643E"/>
    <w:rsid w:val="00CC1EC5"/>
    <w:rsid w:val="00CC5959"/>
    <w:rsid w:val="00CC68B1"/>
    <w:rsid w:val="00CC74AB"/>
    <w:rsid w:val="00CC7786"/>
    <w:rsid w:val="00CD10C6"/>
    <w:rsid w:val="00CE1C1B"/>
    <w:rsid w:val="00CE41D7"/>
    <w:rsid w:val="00CF56CE"/>
    <w:rsid w:val="00D03A6B"/>
    <w:rsid w:val="00D057E2"/>
    <w:rsid w:val="00D05B6A"/>
    <w:rsid w:val="00D10B8D"/>
    <w:rsid w:val="00D1296B"/>
    <w:rsid w:val="00D12BDF"/>
    <w:rsid w:val="00D2615D"/>
    <w:rsid w:val="00D346B2"/>
    <w:rsid w:val="00D57155"/>
    <w:rsid w:val="00D57E3F"/>
    <w:rsid w:val="00D64A40"/>
    <w:rsid w:val="00D66FAC"/>
    <w:rsid w:val="00D8440D"/>
    <w:rsid w:val="00D8657E"/>
    <w:rsid w:val="00D86BF8"/>
    <w:rsid w:val="00D877C9"/>
    <w:rsid w:val="00D87819"/>
    <w:rsid w:val="00D94D2D"/>
    <w:rsid w:val="00D9681E"/>
    <w:rsid w:val="00D97ED7"/>
    <w:rsid w:val="00DA02C5"/>
    <w:rsid w:val="00DB13C5"/>
    <w:rsid w:val="00DB3196"/>
    <w:rsid w:val="00DB5BAF"/>
    <w:rsid w:val="00DC0C81"/>
    <w:rsid w:val="00DC5207"/>
    <w:rsid w:val="00DC5A0A"/>
    <w:rsid w:val="00DC79B6"/>
    <w:rsid w:val="00DD1602"/>
    <w:rsid w:val="00DD594A"/>
    <w:rsid w:val="00DD78C4"/>
    <w:rsid w:val="00DF3C64"/>
    <w:rsid w:val="00E02249"/>
    <w:rsid w:val="00E07AA0"/>
    <w:rsid w:val="00E16534"/>
    <w:rsid w:val="00E16F07"/>
    <w:rsid w:val="00E1720E"/>
    <w:rsid w:val="00E21F28"/>
    <w:rsid w:val="00E2469C"/>
    <w:rsid w:val="00E24D8D"/>
    <w:rsid w:val="00E273E0"/>
    <w:rsid w:val="00E365CE"/>
    <w:rsid w:val="00E413BF"/>
    <w:rsid w:val="00E42CC7"/>
    <w:rsid w:val="00E46454"/>
    <w:rsid w:val="00E579CE"/>
    <w:rsid w:val="00E57C4A"/>
    <w:rsid w:val="00E74BA5"/>
    <w:rsid w:val="00E7523B"/>
    <w:rsid w:val="00E83A8A"/>
    <w:rsid w:val="00E86A8D"/>
    <w:rsid w:val="00E90640"/>
    <w:rsid w:val="00E940B3"/>
    <w:rsid w:val="00E9668D"/>
    <w:rsid w:val="00EB1F57"/>
    <w:rsid w:val="00EB4D4B"/>
    <w:rsid w:val="00EB71BD"/>
    <w:rsid w:val="00EB7BDB"/>
    <w:rsid w:val="00EC4288"/>
    <w:rsid w:val="00ED2CD0"/>
    <w:rsid w:val="00ED5EBF"/>
    <w:rsid w:val="00EE424F"/>
    <w:rsid w:val="00EE6FA9"/>
    <w:rsid w:val="00EF15E5"/>
    <w:rsid w:val="00EF4D3E"/>
    <w:rsid w:val="00EF5F91"/>
    <w:rsid w:val="00F0475A"/>
    <w:rsid w:val="00F050AA"/>
    <w:rsid w:val="00F1788C"/>
    <w:rsid w:val="00F2169A"/>
    <w:rsid w:val="00F24899"/>
    <w:rsid w:val="00F250CB"/>
    <w:rsid w:val="00F3264B"/>
    <w:rsid w:val="00F617CE"/>
    <w:rsid w:val="00F61F2F"/>
    <w:rsid w:val="00F76C7C"/>
    <w:rsid w:val="00F9157B"/>
    <w:rsid w:val="00F953E8"/>
    <w:rsid w:val="00F95EF1"/>
    <w:rsid w:val="00F960B0"/>
    <w:rsid w:val="00F9613C"/>
    <w:rsid w:val="00FA185A"/>
    <w:rsid w:val="00FA3765"/>
    <w:rsid w:val="00FA7685"/>
    <w:rsid w:val="00FB006A"/>
    <w:rsid w:val="00FB2D54"/>
    <w:rsid w:val="00FB472E"/>
    <w:rsid w:val="00FC0122"/>
    <w:rsid w:val="00FC1D3F"/>
    <w:rsid w:val="00FD34AD"/>
    <w:rsid w:val="00FD3821"/>
    <w:rsid w:val="00FE139A"/>
    <w:rsid w:val="00FE711F"/>
    <w:rsid w:val="00FF01F4"/>
    <w:rsid w:val="00FF5F3C"/>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34" Type="http://schemas.openxmlformats.org/officeDocument/2006/relationships/hyperlink" Target="https://www.rcsb.org/structure/7TJ4" TargetMode="External"/><Relationship Id="rId42" Type="http://schemas.openxmlformats.org/officeDocument/2006/relationships/hyperlink" Target="https://www.rcsb.org/structure/4M6I" TargetMode="External"/><Relationship Id="rId47" Type="http://schemas.openxmlformats.org/officeDocument/2006/relationships/hyperlink" Target="https://www.rcsb.org/structure/1XOV" TargetMode="External"/><Relationship Id="rId50" Type="http://schemas.openxmlformats.org/officeDocument/2006/relationships/image" Target="media/image4.jpg"/><Relationship Id="rId55" Type="http://schemas.openxmlformats.org/officeDocument/2006/relationships/hyperlink" Target="https://genome.cshlp.org/content/33/7/1145" TargetMode="External"/><Relationship Id="rId63" Type="http://schemas.openxmlformats.org/officeDocument/2006/relationships/hyperlink" Target="https://www.nature.com/articles/s41586-023-06510-w"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footer" Target="footer1.xml"/><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hyperlink" Target="https://www.rcsb.org/structure/3CZX" TargetMode="External"/><Relationship Id="rId37" Type="http://schemas.openxmlformats.org/officeDocument/2006/relationships/hyperlink" Target="https://www.rcsb.org/structure/3NE8" TargetMode="External"/><Relationship Id="rId40" Type="http://schemas.openxmlformats.org/officeDocument/2006/relationships/hyperlink" Target="https://www.rcsb.org/structure/4LQ6" TargetMode="External"/><Relationship Id="rId45" Type="http://schemas.openxmlformats.org/officeDocument/2006/relationships/hyperlink" Target="https://www.rcsb.org/structure/7AGL" TargetMode="External"/><Relationship Id="rId53" Type="http://schemas.openxmlformats.org/officeDocument/2006/relationships/hyperlink" Target="https://itol.embl.de/tree/13124980200338471572642166" TargetMode="External"/><Relationship Id="rId58" Type="http://schemas.openxmlformats.org/officeDocument/2006/relationships/hyperlink" Target="https://metacyc.org/META/NEW-IMAGE?type=NIL&amp;object=PWY-7883&amp;redirect=T"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nature.com/articles/s41587-023-01773-0" TargetMode="External"/><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hyperlink" Target="https://www.rcsb.org/structure/4BIN" TargetMode="External"/><Relationship Id="rId35" Type="http://schemas.openxmlformats.org/officeDocument/2006/relationships/hyperlink" Target="https://www.rcsb.org/structure/4RN7" TargetMode="External"/><Relationship Id="rId43" Type="http://schemas.openxmlformats.org/officeDocument/2006/relationships/hyperlink" Target="https://www.rcsb.org/structure/7AGO" TargetMode="External"/><Relationship Id="rId48" Type="http://schemas.openxmlformats.org/officeDocument/2006/relationships/hyperlink" Target="https://www.rcsb.org/structure/3QAY" TargetMode="External"/><Relationship Id="rId56" Type="http://schemas.openxmlformats.org/officeDocument/2006/relationships/hyperlink" Target="https://www.nature.com/articles/s41586-023-06832-9" TargetMode="External"/><Relationship Id="rId64" Type="http://schemas.openxmlformats.org/officeDocument/2006/relationships/hyperlink" Target="https://www.biorxiv.org/content/10.1101/2023.12.12.571181v2.full.pdf"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www.nature.com/articles/s41598-023-47496-9"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hyperlink" Target="https://www.rcsb.org/structure/5J72" TargetMode="External"/><Relationship Id="rId38" Type="http://schemas.openxmlformats.org/officeDocument/2006/relationships/hyperlink" Target="https://www.rcsb.org/structure/4M6G" TargetMode="External"/><Relationship Id="rId46" Type="http://schemas.openxmlformats.org/officeDocument/2006/relationships/hyperlink" Target="https://www.rcsb.org/structure/7RAG" TargetMode="External"/><Relationship Id="rId59" Type="http://schemas.openxmlformats.org/officeDocument/2006/relationships/hyperlink" Target="https://www.rcsb.org/search?q=rcsb_polymer_entity_annotation.annotation_id:PF01471%20AND%20rcsb_polymer_entity_annotation.type:Pfam&amp;rt=polymer_entity" TargetMode="External"/><Relationship Id="rId67" Type="http://schemas.microsoft.com/office/2011/relationships/people" Target="people.xml"/><Relationship Id="rId20" Type="http://schemas.openxmlformats.org/officeDocument/2006/relationships/hyperlink" Target="https://www.ebi.ac.uk/interpro/entry/InterPro/IPR049745/" TargetMode="External"/><Relationship Id="rId41" Type="http://schemas.openxmlformats.org/officeDocument/2006/relationships/hyperlink" Target="https://www.rcsb.org/structure/4M6H" TargetMode="External"/><Relationship Id="rId54" Type="http://schemas.openxmlformats.org/officeDocument/2006/relationships/hyperlink" Target="https://huggingface.co/blog/AmelieSchreiber/plm-persistent-homology-msa-replacement"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image" Target="media/image2.png"/><Relationship Id="rId36" Type="http://schemas.openxmlformats.org/officeDocument/2006/relationships/hyperlink" Target="https://www.rcsb.org/structure/5EMI" TargetMode="External"/><Relationship Id="rId49" Type="http://schemas.openxmlformats.org/officeDocument/2006/relationships/image" Target="media/image3.jpg"/><Relationship Id="rId57" Type="http://schemas.openxmlformats.org/officeDocument/2006/relationships/hyperlink" Target="https://github.com/HWaymentSteele/AF_Cluster" TargetMode="External"/><Relationship Id="rId10" Type="http://schemas.openxmlformats.org/officeDocument/2006/relationships/hyperlink" Target="http://www.cathdb.info/version/v4_3_0/superfamily/2.60.40.3500/alignments" TargetMode="External"/><Relationship Id="rId31" Type="http://schemas.openxmlformats.org/officeDocument/2006/relationships/hyperlink" Target="https://www.rcsb.org/structure/7B3N" TargetMode="External"/><Relationship Id="rId44" Type="http://schemas.openxmlformats.org/officeDocument/2006/relationships/hyperlink" Target="https://www.rcsb.org/structure/7AGM" TargetMode="External"/><Relationship Id="rId52" Type="http://schemas.openxmlformats.org/officeDocument/2006/relationships/hyperlink" Target="https://www.nature.com/articles/s41598-019-56499-4" TargetMode="External"/><Relationship Id="rId60" Type="http://schemas.openxmlformats.org/officeDocument/2006/relationships/hyperlink" Target="https://www.ebi.ac.uk/interpro/entry/InterPro/IPR021976/" TargetMode="External"/><Relationship Id="rId65" Type="http://schemas.openxmlformats.org/officeDocument/2006/relationships/hyperlink" Target="https://github.com/steineggerlab/foldmason" TargetMode="External"/><Relationship Id="rId4" Type="http://schemas.openxmlformats.org/officeDocument/2006/relationships/settings" Target="settings.xml"/><Relationship Id="rId9" Type="http://schemas.openxmlformats.org/officeDocument/2006/relationships/image" Target="media/image1.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hyperlink" Target="https://www.rcsb.org/structure/1JW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3</TotalTime>
  <Pages>27</Pages>
  <Words>30590</Words>
  <Characters>174369</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541</cp:revision>
  <dcterms:created xsi:type="dcterms:W3CDTF">2023-05-01T18:31:00Z</dcterms:created>
  <dcterms:modified xsi:type="dcterms:W3CDTF">2024-05-0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IxDYCVZ"/&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